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E161E4" w14:textId="1BA79CCC" w:rsidR="007D6E54" w:rsidRDefault="007D6E54">
      <w:pPr>
        <w:spacing w:after="160" w:line="259" w:lineRule="auto"/>
        <w:rPr>
          <w:b/>
          <w:sz w:val="32"/>
          <w:szCs w:val="32"/>
          <w:lang w:val="en-US"/>
        </w:rPr>
      </w:pPr>
      <w:bookmarkStart w:id="0" w:name="_Toc486598983"/>
    </w:p>
    <w:p w14:paraId="45F50EA5" w14:textId="1D4F1F4C" w:rsidR="00B21F3F" w:rsidRDefault="00B21F3F" w:rsidP="00B21F3F"/>
    <w:p w14:paraId="7F7063AC" w14:textId="2397572F" w:rsidR="00BA7081" w:rsidRDefault="00BA7081" w:rsidP="00B21F3F"/>
    <w:p w14:paraId="7FF862B0" w14:textId="248B48F6" w:rsidR="00BA7081" w:rsidRDefault="00BA7081" w:rsidP="00B21F3F"/>
    <w:p w14:paraId="0E7AD459" w14:textId="44B29EE6" w:rsidR="00BA7081" w:rsidRDefault="00BA7081" w:rsidP="00B21F3F"/>
    <w:p w14:paraId="1386AD5B" w14:textId="77777777" w:rsidR="00BA7081" w:rsidRPr="00164757" w:rsidRDefault="00BA7081" w:rsidP="00B21F3F"/>
    <w:p w14:paraId="653F9ADE" w14:textId="77777777" w:rsidR="00B21F3F" w:rsidRPr="00164757" w:rsidRDefault="00B21F3F" w:rsidP="00B21F3F"/>
    <w:tbl>
      <w:tblPr>
        <w:tblStyle w:val="Grigliatabella"/>
        <w:tblW w:w="0" w:type="auto"/>
        <w:jc w:val="right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7407"/>
      </w:tblGrid>
      <w:tr w:rsidR="00B21F3F" w:rsidRPr="004E29C2" w14:paraId="4C957428" w14:textId="77777777" w:rsidTr="007D60C2">
        <w:trPr>
          <w:jc w:val="right"/>
        </w:trPr>
        <w:tc>
          <w:tcPr>
            <w:tcW w:w="7407" w:type="dxa"/>
            <w:noWrap/>
          </w:tcPr>
          <w:p w14:paraId="30A532AA" w14:textId="424E0201" w:rsidR="00B21F3F" w:rsidRPr="00B21F3F" w:rsidRDefault="00C1783C" w:rsidP="007D60C2">
            <w:pPr>
              <w:pStyle w:val="Corpotesto"/>
              <w:jc w:val="left"/>
              <w:rPr>
                <w:rFonts w:ascii="Arial" w:hAnsi="Arial" w:cs="Arial"/>
                <w:b/>
                <w:lang w:val="en-GB"/>
              </w:rPr>
            </w:pPr>
            <w:r>
              <w:rPr>
                <w:rFonts w:ascii="Arial" w:hAnsi="Arial" w:cs="Arial"/>
                <w:b/>
                <w:sz w:val="56"/>
                <w:lang w:val="en-GB"/>
              </w:rPr>
              <w:t>Nordic Blockchain</w:t>
            </w:r>
            <w:r w:rsidR="00B21F3F" w:rsidRPr="00F5400E">
              <w:rPr>
                <w:rFonts w:ascii="Arial" w:hAnsi="Arial" w:cs="Arial"/>
                <w:b/>
                <w:sz w:val="56"/>
                <w:lang w:val="en-GB"/>
              </w:rPr>
              <w:br/>
            </w:r>
            <w:r>
              <w:rPr>
                <w:rFonts w:ascii="Arial" w:hAnsi="Arial" w:cs="Arial"/>
                <w:b/>
                <w:lang w:val="en-GB"/>
              </w:rPr>
              <w:t>Semi-Centralized Distributed Ledger Technology for banks</w:t>
            </w:r>
          </w:p>
        </w:tc>
      </w:tr>
    </w:tbl>
    <w:p w14:paraId="7BA0CFC8" w14:textId="56657716" w:rsidR="00B21F3F" w:rsidRDefault="00B21F3F" w:rsidP="00B92F28">
      <w:pPr>
        <w:spacing w:after="160" w:line="240" w:lineRule="auto"/>
        <w:jc w:val="center"/>
        <w:rPr>
          <w:b/>
          <w:sz w:val="32"/>
          <w:szCs w:val="32"/>
          <w:lang w:val="en-US"/>
        </w:rPr>
      </w:pPr>
    </w:p>
    <w:p w14:paraId="25F7FEBD" w14:textId="6DF484FC" w:rsidR="00B21F3F" w:rsidRDefault="00B21F3F" w:rsidP="00B92F28">
      <w:pPr>
        <w:spacing w:after="160" w:line="240" w:lineRule="auto"/>
        <w:jc w:val="center"/>
        <w:rPr>
          <w:b/>
          <w:sz w:val="32"/>
          <w:szCs w:val="32"/>
          <w:lang w:val="en-US"/>
        </w:rPr>
      </w:pPr>
    </w:p>
    <w:p w14:paraId="589E9E33" w14:textId="77777777" w:rsidR="00B21F3F" w:rsidRPr="00C55793" w:rsidRDefault="00B21F3F" w:rsidP="00B92F28">
      <w:pPr>
        <w:spacing w:after="160" w:line="240" w:lineRule="auto"/>
        <w:jc w:val="center"/>
        <w:rPr>
          <w:b/>
          <w:sz w:val="32"/>
          <w:szCs w:val="32"/>
          <w:lang w:val="en-US"/>
        </w:rPr>
      </w:pPr>
    </w:p>
    <w:p w14:paraId="0044AA79" w14:textId="77777777" w:rsidR="00C6467F" w:rsidRPr="00C55793" w:rsidRDefault="00C6467F" w:rsidP="00B92F28">
      <w:pPr>
        <w:spacing w:after="160" w:line="240" w:lineRule="auto"/>
        <w:jc w:val="center"/>
        <w:rPr>
          <w:b/>
          <w:sz w:val="28"/>
          <w:szCs w:val="28"/>
          <w:lang w:val="en-US"/>
        </w:rPr>
      </w:pPr>
    </w:p>
    <w:p w14:paraId="654C8DFD" w14:textId="77777777" w:rsidR="00C6467F" w:rsidRPr="00C55793" w:rsidRDefault="00C6467F" w:rsidP="00B92F28">
      <w:pPr>
        <w:spacing w:after="160" w:line="259" w:lineRule="auto"/>
        <w:jc w:val="center"/>
        <w:rPr>
          <w:b/>
          <w:sz w:val="28"/>
          <w:szCs w:val="28"/>
          <w:lang w:val="en-US"/>
        </w:rPr>
      </w:pPr>
    </w:p>
    <w:p w14:paraId="44F01F4B" w14:textId="366DF148" w:rsidR="00B92F28" w:rsidRPr="0050747D" w:rsidRDefault="00C1783C" w:rsidP="00B92F28">
      <w:pPr>
        <w:spacing w:after="160" w:line="259" w:lineRule="auto"/>
        <w:jc w:val="center"/>
        <w:rPr>
          <w:b/>
          <w:sz w:val="32"/>
          <w:szCs w:val="32"/>
          <w:lang w:val="it-IT"/>
        </w:rPr>
      </w:pPr>
      <w:r w:rsidRPr="0050747D">
        <w:rPr>
          <w:b/>
          <w:sz w:val="32"/>
          <w:szCs w:val="32"/>
          <w:lang w:val="it-IT"/>
        </w:rPr>
        <w:t>Luca Francioni (240068)</w:t>
      </w:r>
    </w:p>
    <w:p w14:paraId="4AED5630" w14:textId="44157BA7" w:rsidR="00C6467F" w:rsidRPr="0050747D" w:rsidRDefault="00C55793" w:rsidP="00C6467F">
      <w:pPr>
        <w:spacing w:after="160" w:line="259" w:lineRule="auto"/>
        <w:jc w:val="center"/>
        <w:rPr>
          <w:b/>
          <w:sz w:val="32"/>
          <w:szCs w:val="32"/>
          <w:lang w:val="it-IT"/>
        </w:rPr>
      </w:pPr>
      <w:r w:rsidRPr="0050747D">
        <w:rPr>
          <w:b/>
          <w:sz w:val="32"/>
          <w:szCs w:val="32"/>
          <w:lang w:val="it-IT"/>
        </w:rPr>
        <w:t xml:space="preserve">Supervisor: </w:t>
      </w:r>
      <w:r w:rsidR="00C1783C" w:rsidRPr="0050747D">
        <w:rPr>
          <w:b/>
          <w:sz w:val="32"/>
          <w:szCs w:val="32"/>
          <w:lang w:val="it-IT"/>
        </w:rPr>
        <w:t xml:space="preserve">Michael </w:t>
      </w:r>
      <w:proofErr w:type="spellStart"/>
      <w:r w:rsidR="00C1783C" w:rsidRPr="0050747D">
        <w:rPr>
          <w:b/>
          <w:sz w:val="32"/>
          <w:szCs w:val="32"/>
          <w:lang w:val="it-IT"/>
        </w:rPr>
        <w:t>Viuff</w:t>
      </w:r>
      <w:proofErr w:type="spellEnd"/>
    </w:p>
    <w:p w14:paraId="0735A1A5" w14:textId="77777777" w:rsidR="006A08F2" w:rsidRPr="0050747D" w:rsidRDefault="006A08F2" w:rsidP="00C6467F">
      <w:pPr>
        <w:spacing w:after="160" w:line="259" w:lineRule="auto"/>
        <w:jc w:val="center"/>
        <w:rPr>
          <w:b/>
          <w:sz w:val="32"/>
          <w:szCs w:val="32"/>
          <w:lang w:val="it-IT"/>
        </w:rPr>
      </w:pPr>
    </w:p>
    <w:p w14:paraId="3E4CD8B2" w14:textId="27271914" w:rsidR="00C6467F" w:rsidRPr="0050747D" w:rsidRDefault="006A08F2" w:rsidP="006A08F2">
      <w:pPr>
        <w:spacing w:after="160" w:line="240" w:lineRule="auto"/>
        <w:jc w:val="center"/>
        <w:rPr>
          <w:b/>
          <w:sz w:val="32"/>
          <w:szCs w:val="32"/>
          <w:lang w:val="it-IT"/>
        </w:rPr>
      </w:pPr>
      <w:r w:rsidRPr="0050747D">
        <w:rPr>
          <w:b/>
          <w:sz w:val="32"/>
          <w:szCs w:val="32"/>
          <w:lang w:val="it-IT"/>
        </w:rPr>
        <w:t xml:space="preserve">VIA University College </w:t>
      </w:r>
      <w:r w:rsidR="004B5A9A">
        <w:rPr>
          <w:b/>
          <w:sz w:val="32"/>
          <w:szCs w:val="32"/>
          <w:lang w:val="it-IT"/>
        </w:rPr>
        <w:t xml:space="preserve">- </w:t>
      </w:r>
      <w:proofErr w:type="spellStart"/>
      <w:r w:rsidRPr="0050747D">
        <w:rPr>
          <w:b/>
          <w:sz w:val="32"/>
          <w:szCs w:val="32"/>
          <w:lang w:val="it-IT"/>
        </w:rPr>
        <w:t>Horsens</w:t>
      </w:r>
      <w:proofErr w:type="spellEnd"/>
    </w:p>
    <w:p w14:paraId="16537B16" w14:textId="77777777" w:rsidR="006A08F2" w:rsidRPr="0050747D" w:rsidRDefault="006A08F2" w:rsidP="006A08F2">
      <w:pPr>
        <w:spacing w:after="160" w:line="240" w:lineRule="auto"/>
        <w:jc w:val="center"/>
        <w:rPr>
          <w:b/>
          <w:sz w:val="32"/>
          <w:szCs w:val="32"/>
          <w:lang w:val="it-IT"/>
        </w:rPr>
      </w:pPr>
    </w:p>
    <w:p w14:paraId="693DDD83" w14:textId="77777777" w:rsidR="00BA7081" w:rsidRPr="0050747D" w:rsidRDefault="00BA7081" w:rsidP="00B92F28">
      <w:pPr>
        <w:spacing w:after="160" w:line="259" w:lineRule="auto"/>
        <w:jc w:val="center"/>
        <w:rPr>
          <w:b/>
          <w:sz w:val="32"/>
          <w:szCs w:val="32"/>
          <w:lang w:val="it-IT"/>
        </w:rPr>
      </w:pPr>
    </w:p>
    <w:p w14:paraId="25220B8B" w14:textId="77777777" w:rsidR="00F054F3" w:rsidRPr="00B21F3F" w:rsidRDefault="00F054F3" w:rsidP="00B92F28">
      <w:pPr>
        <w:spacing w:after="160" w:line="259" w:lineRule="auto"/>
        <w:jc w:val="center"/>
        <w:rPr>
          <w:b/>
          <w:sz w:val="24"/>
          <w:szCs w:val="24"/>
          <w:lang w:val="en-US"/>
        </w:rPr>
      </w:pPr>
      <w:r w:rsidRPr="00B21F3F">
        <w:rPr>
          <w:b/>
          <w:sz w:val="24"/>
          <w:szCs w:val="24"/>
          <w:lang w:val="en-US"/>
        </w:rPr>
        <w:t>[Number of characters]</w:t>
      </w:r>
    </w:p>
    <w:p w14:paraId="26219609" w14:textId="7392B581" w:rsidR="00C6467F" w:rsidRPr="00B21F3F" w:rsidRDefault="00F054F3" w:rsidP="00C6467F">
      <w:pPr>
        <w:spacing w:after="160" w:line="240" w:lineRule="auto"/>
        <w:jc w:val="center"/>
        <w:rPr>
          <w:b/>
          <w:sz w:val="24"/>
          <w:szCs w:val="24"/>
          <w:lang w:val="en-US"/>
        </w:rPr>
      </w:pPr>
      <w:r w:rsidRPr="00B21F3F">
        <w:rPr>
          <w:b/>
          <w:sz w:val="24"/>
          <w:szCs w:val="24"/>
          <w:lang w:val="en-US"/>
        </w:rPr>
        <w:t xml:space="preserve"> </w:t>
      </w:r>
      <w:r w:rsidR="00641EF7">
        <w:rPr>
          <w:b/>
          <w:sz w:val="24"/>
          <w:szCs w:val="24"/>
          <w:lang w:val="en-US"/>
        </w:rPr>
        <w:t>ICT Engineering</w:t>
      </w:r>
    </w:p>
    <w:p w14:paraId="71859622" w14:textId="12D15009" w:rsidR="00C6467F" w:rsidRPr="00B21F3F" w:rsidRDefault="00641EF7" w:rsidP="00C6467F">
      <w:pPr>
        <w:spacing w:after="160" w:line="259" w:lineRule="auto"/>
        <w:jc w:val="center"/>
        <w:rPr>
          <w:b/>
          <w:sz w:val="24"/>
          <w:szCs w:val="24"/>
          <w:lang w:val="en-US"/>
        </w:rPr>
      </w:pPr>
      <w:r>
        <w:rPr>
          <w:b/>
          <w:sz w:val="24"/>
          <w:szCs w:val="24"/>
          <w:lang w:val="en-US"/>
        </w:rPr>
        <w:t>7</w:t>
      </w:r>
      <w:r w:rsidRPr="00641EF7">
        <w:rPr>
          <w:b/>
          <w:sz w:val="24"/>
          <w:szCs w:val="24"/>
          <w:vertAlign w:val="superscript"/>
          <w:lang w:val="en-US"/>
        </w:rPr>
        <w:t>th</w:t>
      </w:r>
      <w:r>
        <w:rPr>
          <w:b/>
          <w:sz w:val="24"/>
          <w:szCs w:val="24"/>
          <w:lang w:val="en-US"/>
        </w:rPr>
        <w:t xml:space="preserve"> Semester</w:t>
      </w:r>
    </w:p>
    <w:p w14:paraId="486D5F5E" w14:textId="2FBD863D" w:rsidR="00A218E0" w:rsidRPr="00C55793" w:rsidRDefault="00A218E0">
      <w:pPr>
        <w:spacing w:after="160" w:line="259" w:lineRule="auto"/>
        <w:rPr>
          <w:b/>
          <w:sz w:val="32"/>
          <w:szCs w:val="32"/>
          <w:lang w:val="en-US"/>
        </w:rPr>
      </w:pPr>
      <w:r w:rsidRPr="00C55793">
        <w:rPr>
          <w:b/>
          <w:sz w:val="32"/>
          <w:szCs w:val="32"/>
          <w:lang w:val="en-US"/>
        </w:rPr>
        <w:br w:type="page"/>
      </w:r>
    </w:p>
    <w:p w14:paraId="26F087E5" w14:textId="77777777" w:rsidR="00FA75C6" w:rsidRPr="00C55793" w:rsidRDefault="00FA75C6" w:rsidP="00FA75C6">
      <w:pPr>
        <w:spacing w:after="160" w:line="259" w:lineRule="auto"/>
        <w:rPr>
          <w:b/>
          <w:sz w:val="28"/>
          <w:szCs w:val="28"/>
          <w:lang w:val="en-US"/>
        </w:rPr>
      </w:pPr>
      <w:r w:rsidRPr="00C55793">
        <w:rPr>
          <w:b/>
          <w:sz w:val="28"/>
          <w:szCs w:val="28"/>
          <w:lang w:val="en-US"/>
        </w:rPr>
        <w:lastRenderedPageBreak/>
        <w:t>Table of content</w:t>
      </w:r>
    </w:p>
    <w:sdt>
      <w:sdtPr>
        <w:rPr>
          <w:rFonts w:ascii="Arial" w:eastAsiaTheme="minorHAnsi" w:hAnsi="Arial" w:cs="Arial"/>
          <w:color w:val="auto"/>
          <w:sz w:val="22"/>
          <w:szCs w:val="20"/>
          <w:lang w:val="en-GB" w:eastAsia="en-US"/>
        </w:rPr>
        <w:id w:val="-199247108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49A217F" w14:textId="77777777" w:rsidR="00FA75C6" w:rsidRPr="00C55793" w:rsidRDefault="00FA75C6" w:rsidP="00FA75C6">
          <w:pPr>
            <w:pStyle w:val="Titolosommario"/>
            <w:rPr>
              <w:color w:val="auto"/>
            </w:rPr>
          </w:pPr>
        </w:p>
        <w:p w14:paraId="34E6BAD9" w14:textId="40C3121A" w:rsidR="00C66E1F" w:rsidRDefault="00FA75C6">
          <w:pPr>
            <w:pStyle w:val="Sommario1"/>
            <w:tabs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r w:rsidRPr="00C55793">
            <w:fldChar w:fldCharType="begin"/>
          </w:r>
          <w:r w:rsidRPr="00C55793">
            <w:instrText xml:space="preserve"> TOC \o "1-3" \h \z \u </w:instrText>
          </w:r>
          <w:r w:rsidRPr="00C55793">
            <w:fldChar w:fldCharType="separate"/>
          </w:r>
          <w:hyperlink w:anchor="_Toc9871722" w:history="1">
            <w:r w:rsidR="00C66E1F" w:rsidRPr="00A917DC">
              <w:rPr>
                <w:rStyle w:val="Collegamentoipertestuale"/>
                <w:noProof/>
                <w:lang w:val="en-US"/>
              </w:rPr>
              <w:t>Abstract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22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iv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129AE416" w14:textId="34F328CF" w:rsidR="00C66E1F" w:rsidRDefault="0017219C">
          <w:pPr>
            <w:pStyle w:val="Sommario1"/>
            <w:tabs>
              <w:tab w:val="left" w:pos="44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23" w:history="1">
            <w:r w:rsidR="00C66E1F" w:rsidRPr="00A917DC">
              <w:rPr>
                <w:rStyle w:val="Collegamentoipertestuale"/>
                <w:noProof/>
                <w:lang w:val="en-US"/>
              </w:rPr>
              <w:t>1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Introduction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23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1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5B2CDDE2" w14:textId="54AACA09" w:rsidR="00C66E1F" w:rsidRDefault="0017219C">
          <w:pPr>
            <w:pStyle w:val="Sommario1"/>
            <w:tabs>
              <w:tab w:val="left" w:pos="44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24" w:history="1">
            <w:r w:rsidR="00C66E1F" w:rsidRPr="00A917DC">
              <w:rPr>
                <w:rStyle w:val="Collegamentoipertestuale"/>
                <w:noProof/>
                <w:lang w:val="en-US"/>
              </w:rPr>
              <w:t>2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Domain Model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24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2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6349024A" w14:textId="6BA02B65" w:rsidR="00C66E1F" w:rsidRDefault="0017219C">
          <w:pPr>
            <w:pStyle w:val="Sommario1"/>
            <w:tabs>
              <w:tab w:val="left" w:pos="44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25" w:history="1">
            <w:r w:rsidR="00C66E1F" w:rsidRPr="00A917DC">
              <w:rPr>
                <w:rStyle w:val="Collegamentoipertestuale"/>
                <w:noProof/>
                <w:lang w:val="en-US"/>
              </w:rPr>
              <w:t>3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Analysis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25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6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02E9ACE6" w14:textId="3F5E38AA" w:rsidR="00C66E1F" w:rsidRDefault="0017219C">
          <w:pPr>
            <w:pStyle w:val="Sommario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26" w:history="1">
            <w:r w:rsidR="00C66E1F" w:rsidRPr="00A917DC">
              <w:rPr>
                <w:rStyle w:val="Collegamentoipertestuale"/>
                <w:noProof/>
                <w:lang w:val="en-US"/>
              </w:rPr>
              <w:t>3.1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Requirements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26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6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599AA921" w14:textId="44B976BD" w:rsidR="00C66E1F" w:rsidRDefault="0017219C">
          <w:pPr>
            <w:pStyle w:val="Sommario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27" w:history="1">
            <w:r w:rsidR="00C66E1F" w:rsidRPr="00A917DC">
              <w:rPr>
                <w:rStyle w:val="Collegamentoipertestuale"/>
                <w:noProof/>
                <w:lang w:val="en-US"/>
              </w:rPr>
              <w:t>3.2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Functional Requirements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27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7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1D572BF6" w14:textId="021E580C" w:rsidR="00C66E1F" w:rsidRDefault="0017219C">
          <w:pPr>
            <w:pStyle w:val="Sommario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28" w:history="1">
            <w:r w:rsidR="00C66E1F" w:rsidRPr="00A917DC">
              <w:rPr>
                <w:rStyle w:val="Collegamentoipertestuale"/>
                <w:noProof/>
                <w:lang w:val="en-US"/>
              </w:rPr>
              <w:t>3.3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Non-Functional Requirements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28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9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343E4619" w14:textId="00B5C434" w:rsidR="00C66E1F" w:rsidRDefault="0017219C">
          <w:pPr>
            <w:pStyle w:val="Sommario1"/>
            <w:tabs>
              <w:tab w:val="left" w:pos="44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29" w:history="1">
            <w:r w:rsidR="00C66E1F" w:rsidRPr="00A917DC">
              <w:rPr>
                <w:rStyle w:val="Collegamentoipertestuale"/>
                <w:noProof/>
                <w:lang w:val="en-US"/>
              </w:rPr>
              <w:t>4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Design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29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11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5413FCBB" w14:textId="25A7B352" w:rsidR="00C66E1F" w:rsidRDefault="0017219C">
          <w:pPr>
            <w:pStyle w:val="Sommario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30" w:history="1">
            <w:r w:rsidR="00C66E1F" w:rsidRPr="00A917DC">
              <w:rPr>
                <w:rStyle w:val="Collegamentoipertestuale"/>
                <w:noProof/>
                <w:lang w:val="en-US"/>
              </w:rPr>
              <w:t>4.1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Entity structures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30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11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1DD36EFF" w14:textId="354BCDF6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31" w:history="1">
            <w:r w:rsidR="00C66E1F" w:rsidRPr="00A917DC">
              <w:rPr>
                <w:rStyle w:val="Collegamentoipertestuale"/>
                <w:noProof/>
                <w:lang w:val="en-US"/>
              </w:rPr>
              <w:t>4.1.1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Transaction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31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11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5355F70A" w14:textId="080504B4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32" w:history="1">
            <w:r w:rsidR="00C66E1F" w:rsidRPr="00A917DC">
              <w:rPr>
                <w:rStyle w:val="Collegamentoipertestuale"/>
                <w:noProof/>
                <w:lang w:val="en-US"/>
              </w:rPr>
              <w:t>4.1.2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Block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32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12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23F322A3" w14:textId="7029AA89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33" w:history="1">
            <w:r w:rsidR="00C66E1F" w:rsidRPr="00A917DC">
              <w:rPr>
                <w:rStyle w:val="Collegamentoipertestuale"/>
                <w:noProof/>
                <w:lang w:val="en-US"/>
              </w:rPr>
              <w:t>4.1.3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Blockchain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33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13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41847F30" w14:textId="4E39DD93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34" w:history="1">
            <w:r w:rsidR="00C66E1F" w:rsidRPr="00A917DC">
              <w:rPr>
                <w:rStyle w:val="Collegamentoipertestuale"/>
                <w:noProof/>
                <w:lang w:val="en-US"/>
              </w:rPr>
              <w:t>4.1.4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Node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34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14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13102237" w14:textId="572D458B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35" w:history="1">
            <w:r w:rsidR="00C66E1F" w:rsidRPr="00A917DC">
              <w:rPr>
                <w:rStyle w:val="Collegamentoipertestuale"/>
                <w:noProof/>
                <w:lang w:val="en-US"/>
              </w:rPr>
              <w:t>4.1.5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Encapsulation (Crypto Layered Message)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35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14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6CFD6049" w14:textId="4D2BC59C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36" w:history="1">
            <w:r w:rsidR="00C66E1F" w:rsidRPr="00A917DC">
              <w:rPr>
                <w:rStyle w:val="Collegamentoipertestuale"/>
                <w:noProof/>
                <w:lang w:val="en-US"/>
              </w:rPr>
              <w:t>4.1.6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Transaction Request Path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36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16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4F63B539" w14:textId="7B6D6AC7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37" w:history="1">
            <w:r w:rsidR="00C66E1F" w:rsidRPr="00A917DC">
              <w:rPr>
                <w:rStyle w:val="Collegamentoipertestuale"/>
                <w:noProof/>
                <w:lang w:val="en-US"/>
              </w:rPr>
              <w:t>4.1.7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Miner Confirmation Process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37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17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3F2C2A58" w14:textId="0A25AF5A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38" w:history="1">
            <w:r w:rsidR="00C66E1F" w:rsidRPr="00A917DC">
              <w:rPr>
                <w:rStyle w:val="Collegamentoipertestuale"/>
                <w:noProof/>
                <w:lang w:val="en-US"/>
              </w:rPr>
              <w:t>4.1.8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Operator Statistics Request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38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18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1C613542" w14:textId="6ACBBF91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39" w:history="1">
            <w:r w:rsidR="00C66E1F" w:rsidRPr="00A917DC">
              <w:rPr>
                <w:rStyle w:val="Collegamentoipertestuale"/>
                <w:noProof/>
                <w:lang w:val="en-US"/>
              </w:rPr>
              <w:t>4.1.9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Genesis Block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39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19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5844DCCC" w14:textId="358DDD4E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40" w:history="1">
            <w:r w:rsidR="00C66E1F" w:rsidRPr="00A917DC">
              <w:rPr>
                <w:rStyle w:val="Collegamentoipertestuale"/>
                <w:noProof/>
                <w:lang w:val="en-US"/>
              </w:rPr>
              <w:t>4.1.10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Serialization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40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20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64D7644F" w14:textId="07303667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41" w:history="1">
            <w:r w:rsidR="00C66E1F" w:rsidRPr="00A917DC">
              <w:rPr>
                <w:rStyle w:val="Collegamentoipertestuale"/>
                <w:noProof/>
                <w:lang w:val="en-US"/>
              </w:rPr>
              <w:t>4.1.11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Overall architecture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41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21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3630219D" w14:textId="006A5D96" w:rsidR="00C66E1F" w:rsidRDefault="0017219C">
          <w:pPr>
            <w:pStyle w:val="Sommario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42" w:history="1">
            <w:r w:rsidR="00C66E1F" w:rsidRPr="00A917DC">
              <w:rPr>
                <w:rStyle w:val="Collegamentoipertestuale"/>
                <w:noProof/>
                <w:lang w:val="en-US"/>
              </w:rPr>
              <w:t>4.2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Choice of technologies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42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23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6F8641A0" w14:textId="481EF75A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43" w:history="1">
            <w:r w:rsidR="00C66E1F" w:rsidRPr="00A917DC">
              <w:rPr>
                <w:rStyle w:val="Collegamentoipertestuale"/>
                <w:noProof/>
                <w:lang w:val="en-US"/>
              </w:rPr>
              <w:t>4.2.1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Asymmetric Cryptography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43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23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0C907CCE" w14:textId="0BCFC24B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44" w:history="1">
            <w:r w:rsidR="00C66E1F" w:rsidRPr="00A917DC">
              <w:rPr>
                <w:rStyle w:val="Collegamentoipertestuale"/>
                <w:noProof/>
                <w:lang w:val="en-US"/>
              </w:rPr>
              <w:t>4.2.2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WebSocket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44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23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1E10B10C" w14:textId="51BFBD96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45" w:history="1">
            <w:r w:rsidR="00C66E1F" w:rsidRPr="00A917DC">
              <w:rPr>
                <w:rStyle w:val="Collegamentoipertestuale"/>
                <w:noProof/>
                <w:lang w:val="en-US"/>
              </w:rPr>
              <w:t>4.2.3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.NET Core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45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24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0164D468" w14:textId="1BDBF764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46" w:history="1">
            <w:r w:rsidR="00C66E1F" w:rsidRPr="00A917DC">
              <w:rPr>
                <w:rStyle w:val="Collegamentoipertestuale"/>
                <w:noProof/>
                <w:lang w:val="en-US"/>
              </w:rPr>
              <w:t>4.2.4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NuGet Package Manager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46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24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1435525B" w14:textId="6264ECF9" w:rsidR="00C66E1F" w:rsidRDefault="0017219C">
          <w:pPr>
            <w:pStyle w:val="Sommario1"/>
            <w:tabs>
              <w:tab w:val="left" w:pos="44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47" w:history="1">
            <w:r w:rsidR="00C66E1F" w:rsidRPr="00A917DC">
              <w:rPr>
                <w:rStyle w:val="Collegamentoipertestuale"/>
                <w:noProof/>
              </w:rPr>
              <w:t>5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</w:rPr>
              <w:t>Implementation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47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25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5CA525DB" w14:textId="4AF0DB06" w:rsidR="00C66E1F" w:rsidRDefault="0017219C">
          <w:pPr>
            <w:pStyle w:val="Sommario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48" w:history="1">
            <w:r w:rsidR="00C66E1F" w:rsidRPr="00A917DC">
              <w:rPr>
                <w:rStyle w:val="Collegamentoipertestuale"/>
                <w:rFonts w:eastAsia="Times New Roman"/>
                <w:noProof/>
                <w:lang w:eastAsia="da-DK"/>
              </w:rPr>
              <w:t>5.1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</w:rPr>
              <w:t>Block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48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25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46AA1BC3" w14:textId="520F9834" w:rsidR="00C66E1F" w:rsidRDefault="0017219C">
          <w:pPr>
            <w:pStyle w:val="Sommario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49" w:history="1">
            <w:r w:rsidR="00C66E1F" w:rsidRPr="00A917DC">
              <w:rPr>
                <w:rStyle w:val="Collegamentoipertestuale"/>
                <w:noProof/>
              </w:rPr>
              <w:t>5.2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</w:rPr>
              <w:t>Blockchain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49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26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06F7D7DE" w14:textId="45E68FC2" w:rsidR="00C66E1F" w:rsidRDefault="0017219C">
          <w:pPr>
            <w:pStyle w:val="Sommario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50" w:history="1">
            <w:r w:rsidR="00C66E1F" w:rsidRPr="00A917DC">
              <w:rPr>
                <w:rStyle w:val="Collegamentoipertestuale"/>
                <w:noProof/>
              </w:rPr>
              <w:t>5.3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</w:rPr>
              <w:t>Operations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50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28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6D2112D2" w14:textId="18772A66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51" w:history="1">
            <w:r w:rsidR="00C66E1F" w:rsidRPr="00A917DC">
              <w:rPr>
                <w:rStyle w:val="Collegamentoipertestuale"/>
                <w:noProof/>
              </w:rPr>
              <w:t>5.3.1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</w:rPr>
              <w:t>Transaction Operation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51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29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28DC04D1" w14:textId="09DC0445" w:rsidR="00C66E1F" w:rsidRDefault="0017219C">
          <w:pPr>
            <w:pStyle w:val="Sommario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52" w:history="1">
            <w:r w:rsidR="00C66E1F" w:rsidRPr="00A917DC">
              <w:rPr>
                <w:rStyle w:val="Collegamentoipertestuale"/>
                <w:noProof/>
              </w:rPr>
              <w:t>5.4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</w:rPr>
              <w:t>Network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52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30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1BB18997" w14:textId="71BEF51D" w:rsidR="00C66E1F" w:rsidRDefault="0017219C">
          <w:pPr>
            <w:pStyle w:val="Sommario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53" w:history="1">
            <w:r w:rsidR="00C66E1F" w:rsidRPr="00A917DC">
              <w:rPr>
                <w:rStyle w:val="Collegamentoipertestuale"/>
                <w:noProof/>
              </w:rPr>
              <w:t>5.5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</w:rPr>
              <w:t>Test Miner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53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31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04F81A29" w14:textId="65DD4574" w:rsidR="00C66E1F" w:rsidRDefault="0017219C">
          <w:pPr>
            <w:pStyle w:val="Sommario1"/>
            <w:tabs>
              <w:tab w:val="left" w:pos="44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54" w:history="1">
            <w:r w:rsidR="00C66E1F" w:rsidRPr="00A917DC">
              <w:rPr>
                <w:rStyle w:val="Collegamentoipertestuale"/>
                <w:noProof/>
              </w:rPr>
              <w:t>6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</w:rPr>
              <w:t>Test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54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31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3D104221" w14:textId="153BDCB9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55" w:history="1">
            <w:r w:rsidR="00C66E1F" w:rsidRPr="00A917DC">
              <w:rPr>
                <w:rStyle w:val="Collegamentoipertestuale"/>
                <w:noProof/>
              </w:rPr>
              <w:t>6.1.1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</w:rPr>
              <w:t>Testing practices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55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31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33C5BE69" w14:textId="25359A01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56" w:history="1">
            <w:r w:rsidR="00C66E1F" w:rsidRPr="00A917DC">
              <w:rPr>
                <w:rStyle w:val="Collegamentoipertestuale"/>
                <w:noProof/>
              </w:rPr>
              <w:t>6.1.2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</w:rPr>
              <w:t>Test Results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56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33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4426947E" w14:textId="4CD76417" w:rsidR="00C66E1F" w:rsidRDefault="0017219C">
          <w:pPr>
            <w:pStyle w:val="Sommario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57" w:history="1">
            <w:r w:rsidR="00C66E1F" w:rsidRPr="00A917DC">
              <w:rPr>
                <w:rStyle w:val="Collegamentoipertestuale"/>
                <w:noProof/>
              </w:rPr>
              <w:t>6.2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</w:rPr>
              <w:t>Test Specifications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57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33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171B7127" w14:textId="1F42BBD4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58" w:history="1">
            <w:r w:rsidR="00C66E1F" w:rsidRPr="00A917DC">
              <w:rPr>
                <w:rStyle w:val="Collegamentoipertestuale"/>
                <w:noProof/>
              </w:rPr>
              <w:t>6.2.1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</w:rPr>
              <w:t>Specification 1: User’s transaction placement, confirmation and verification.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58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33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12D0B4AC" w14:textId="484E126D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59" w:history="1">
            <w:r w:rsidR="00C66E1F" w:rsidRPr="00A917DC">
              <w:rPr>
                <w:rStyle w:val="Collegamentoipertestuale"/>
                <w:noProof/>
              </w:rPr>
              <w:t>6.2.2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</w:rPr>
              <w:t>Specification 2: Administrator’s request of statistics.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59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34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6BAFD33E" w14:textId="62C51CDE" w:rsidR="00C66E1F" w:rsidRDefault="0017219C">
          <w:pPr>
            <w:pStyle w:val="Sommario3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60" w:history="1">
            <w:r w:rsidR="00C66E1F" w:rsidRPr="00A917DC">
              <w:rPr>
                <w:rStyle w:val="Collegamentoipertestuale"/>
                <w:noProof/>
              </w:rPr>
              <w:t>6.2.3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</w:rPr>
              <w:t>Specification 3: Miner’s fetch of pending operation (transaction) and confirmation.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60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34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5347EA88" w14:textId="4C4B1140" w:rsidR="00C66E1F" w:rsidRDefault="0017219C">
          <w:pPr>
            <w:pStyle w:val="Sommario1"/>
            <w:tabs>
              <w:tab w:val="left" w:pos="44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61" w:history="1">
            <w:r w:rsidR="00C66E1F" w:rsidRPr="00A917DC">
              <w:rPr>
                <w:rStyle w:val="Collegamentoipertestuale"/>
                <w:noProof/>
              </w:rPr>
              <w:t>7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</w:rPr>
              <w:t>Results and Discussion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61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34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08FD4ABC" w14:textId="0473A85E" w:rsidR="00C66E1F" w:rsidRDefault="0017219C">
          <w:pPr>
            <w:pStyle w:val="Sommario1"/>
            <w:tabs>
              <w:tab w:val="left" w:pos="44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62" w:history="1">
            <w:r w:rsidR="00C66E1F" w:rsidRPr="00A917DC">
              <w:rPr>
                <w:rStyle w:val="Collegamentoipertestuale"/>
                <w:noProof/>
                <w:lang w:val="en-US"/>
              </w:rPr>
              <w:t>8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Conclusions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62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37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7828D447" w14:textId="022867A7" w:rsidR="00C66E1F" w:rsidRDefault="0017219C">
          <w:pPr>
            <w:pStyle w:val="Sommario1"/>
            <w:tabs>
              <w:tab w:val="left" w:pos="44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63" w:history="1">
            <w:r w:rsidR="00C66E1F" w:rsidRPr="00A917DC">
              <w:rPr>
                <w:rStyle w:val="Collegamentoipertestuale"/>
                <w:noProof/>
                <w:lang w:val="en-US"/>
              </w:rPr>
              <w:t>9</w:t>
            </w:r>
            <w:r w:rsidR="00C66E1F"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="00C66E1F" w:rsidRPr="00A917DC">
              <w:rPr>
                <w:rStyle w:val="Collegamentoipertestuale"/>
                <w:noProof/>
                <w:lang w:val="en-US"/>
              </w:rPr>
              <w:t>Sources of information</w:t>
            </w:r>
            <w:r w:rsidR="00C66E1F">
              <w:rPr>
                <w:noProof/>
                <w:webHidden/>
              </w:rPr>
              <w:tab/>
            </w:r>
            <w:r w:rsidR="00C66E1F">
              <w:rPr>
                <w:noProof/>
                <w:webHidden/>
              </w:rPr>
              <w:fldChar w:fldCharType="begin"/>
            </w:r>
            <w:r w:rsidR="00C66E1F">
              <w:rPr>
                <w:noProof/>
                <w:webHidden/>
              </w:rPr>
              <w:instrText xml:space="preserve"> PAGEREF _Toc9871763 \h </w:instrText>
            </w:r>
            <w:r w:rsidR="00C66E1F">
              <w:rPr>
                <w:noProof/>
                <w:webHidden/>
              </w:rPr>
            </w:r>
            <w:r w:rsidR="00C66E1F">
              <w:rPr>
                <w:noProof/>
                <w:webHidden/>
              </w:rPr>
              <w:fldChar w:fldCharType="separate"/>
            </w:r>
            <w:r w:rsidR="00C66E1F">
              <w:rPr>
                <w:noProof/>
                <w:webHidden/>
              </w:rPr>
              <w:t>38</w:t>
            </w:r>
            <w:r w:rsidR="00C66E1F">
              <w:rPr>
                <w:noProof/>
                <w:webHidden/>
              </w:rPr>
              <w:fldChar w:fldCharType="end"/>
            </w:r>
          </w:hyperlink>
        </w:p>
        <w:p w14:paraId="51649AA8" w14:textId="217304AC" w:rsidR="00C66E1F" w:rsidRDefault="00C66E1F">
          <w:pPr>
            <w:pStyle w:val="Sommario1"/>
            <w:tabs>
              <w:tab w:val="left" w:pos="66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Cs w:val="22"/>
              <w:lang w:val="en-US"/>
            </w:rPr>
          </w:pPr>
          <w:hyperlink w:anchor="_Toc9871764" w:history="1">
            <w:r w:rsidRPr="00A917DC">
              <w:rPr>
                <w:rStyle w:val="Collegamentoipertestuale"/>
                <w:noProof/>
                <w:lang w:val="en-US"/>
              </w:rPr>
              <w:t>10</w:t>
            </w:r>
            <w:r>
              <w:rPr>
                <w:rFonts w:asciiTheme="minorHAnsi" w:eastAsiaTheme="minorEastAsia" w:hAnsiTheme="minorHAnsi" w:cstheme="minorBidi"/>
                <w:noProof/>
                <w:szCs w:val="22"/>
                <w:lang w:val="en-US"/>
              </w:rPr>
              <w:tab/>
            </w:r>
            <w:r w:rsidRPr="00A917DC">
              <w:rPr>
                <w:rStyle w:val="Collegamentoipertestuale"/>
                <w:noProof/>
                <w:lang w:val="en-US"/>
              </w:rPr>
              <w:t>Appe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8717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D2F042" w14:textId="7FB098E6" w:rsidR="006A08F2" w:rsidRDefault="00FA75C6" w:rsidP="00C55793">
          <w:pPr>
            <w:rPr>
              <w:b/>
              <w:bCs/>
            </w:rPr>
          </w:pPr>
          <w:r w:rsidRPr="00C55793">
            <w:rPr>
              <w:b/>
              <w:bCs/>
            </w:rPr>
            <w:fldChar w:fldCharType="end"/>
          </w:r>
        </w:p>
      </w:sdtContent>
    </w:sdt>
    <w:p w14:paraId="0B5F60F0" w14:textId="006F8877" w:rsidR="00FA75C6" w:rsidRPr="006A08F2" w:rsidRDefault="00FA75C6" w:rsidP="00C55793">
      <w:r w:rsidRPr="00C55793">
        <w:rPr>
          <w:lang w:val="en-US"/>
        </w:rPr>
        <w:br w:type="page"/>
      </w:r>
    </w:p>
    <w:p w14:paraId="34D12BCB" w14:textId="31186763" w:rsidR="00BE2405" w:rsidRDefault="00C55793" w:rsidP="00FA75C6">
      <w:pPr>
        <w:pStyle w:val="Titolo1"/>
        <w:numPr>
          <w:ilvl w:val="0"/>
          <w:numId w:val="0"/>
        </w:numPr>
        <w:ind w:left="567" w:hanging="567"/>
        <w:rPr>
          <w:lang w:val="en-US"/>
        </w:rPr>
      </w:pPr>
      <w:bookmarkStart w:id="1" w:name="_Toc9871722"/>
      <w:r w:rsidRPr="00C55793">
        <w:rPr>
          <w:lang w:val="en-US"/>
        </w:rPr>
        <w:lastRenderedPageBreak/>
        <w:t>Abstract</w:t>
      </w:r>
      <w:bookmarkEnd w:id="1"/>
    </w:p>
    <w:p w14:paraId="08865BD8" w14:textId="3E761652" w:rsidR="00136986" w:rsidRDefault="007A3622" w:rsidP="00410D88">
      <w:pPr>
        <w:rPr>
          <w:lang w:val="en-US"/>
        </w:rPr>
      </w:pPr>
      <w:r>
        <w:rPr>
          <w:lang w:val="en-US"/>
        </w:rPr>
        <w:t>Nordic Blockchain is a software service</w:t>
      </w:r>
      <w:r w:rsidR="003E23EE">
        <w:rPr>
          <w:lang w:val="en-US"/>
        </w:rPr>
        <w:t xml:space="preserve"> for banks, its purpose is to replace previous mechanism</w:t>
      </w:r>
      <w:r w:rsidR="00F1623A">
        <w:rPr>
          <w:lang w:val="en-US"/>
        </w:rPr>
        <w:t>s</w:t>
      </w:r>
      <w:r w:rsidR="003E23EE">
        <w:rPr>
          <w:lang w:val="en-US"/>
        </w:rPr>
        <w:t xml:space="preserve"> and systems used in banks for transactions with a modern blockchain based one</w:t>
      </w:r>
      <w:r w:rsidR="00410D88">
        <w:rPr>
          <w:lang w:val="en-US"/>
        </w:rPr>
        <w:t xml:space="preserve">, reducing costs of operations and improving inter-banks </w:t>
      </w:r>
      <w:r w:rsidR="00136986">
        <w:rPr>
          <w:lang w:val="en-US"/>
        </w:rPr>
        <w:t>data synchronization</w:t>
      </w:r>
      <w:r w:rsidR="001A108A">
        <w:rPr>
          <w:lang w:val="en-US"/>
        </w:rPr>
        <w:t xml:space="preserve"> and trust</w:t>
      </w:r>
      <w:r w:rsidR="008E13F1">
        <w:rPr>
          <w:lang w:val="en-US"/>
        </w:rPr>
        <w:t>; it offers a backend oriented only plan, as the project aims to become a starting point for future projects based on the same logic of this.</w:t>
      </w:r>
    </w:p>
    <w:p w14:paraId="1607C4E4" w14:textId="6992810F" w:rsidR="00D102AA" w:rsidRDefault="00D102AA" w:rsidP="00410D88">
      <w:pPr>
        <w:rPr>
          <w:lang w:val="en-US"/>
        </w:rPr>
      </w:pPr>
      <w:r>
        <w:rPr>
          <w:lang w:val="en-US"/>
        </w:rPr>
        <w:t>The following report describes the analysis, design and implementation of such service but properly distinguish</w:t>
      </w:r>
      <w:r w:rsidR="00136986">
        <w:rPr>
          <w:lang w:val="en-US"/>
        </w:rPr>
        <w:t>ing</w:t>
      </w:r>
      <w:r>
        <w:rPr>
          <w:lang w:val="en-US"/>
        </w:rPr>
        <w:t xml:space="preserve"> the intended design and the resulting prototype. The project also raises technical and security aspects that can be subject to academic scrutiny and further development.</w:t>
      </w:r>
    </w:p>
    <w:p w14:paraId="7088B9FB" w14:textId="77C8FD44" w:rsidR="00D102AA" w:rsidRDefault="00D102AA" w:rsidP="00D102AA">
      <w:pPr>
        <w:jc w:val="both"/>
        <w:rPr>
          <w:lang w:val="en-US"/>
        </w:rPr>
      </w:pPr>
      <w:r>
        <w:rPr>
          <w:lang w:val="en-US"/>
        </w:rPr>
        <w:t>The appendix section contains the full code of the service; documentation towards the modular frameworks and components being used are described in the document.</w:t>
      </w:r>
    </w:p>
    <w:p w14:paraId="2E9039BF" w14:textId="4DFD2CFE" w:rsidR="00C55793" w:rsidRPr="00D102AA" w:rsidRDefault="00D102AA" w:rsidP="00D102AA">
      <w:pPr>
        <w:jc w:val="both"/>
        <w:rPr>
          <w:lang w:val="en-US"/>
        </w:rPr>
      </w:pPr>
      <w:r>
        <w:rPr>
          <w:lang w:val="en-US"/>
        </w:rPr>
        <w:t>The service is structured with the intent of being easily understandable</w:t>
      </w:r>
      <w:bookmarkEnd w:id="0"/>
      <w:r w:rsidR="00136986">
        <w:rPr>
          <w:lang w:val="en-US"/>
        </w:rPr>
        <w:t>, replicable and extendable.</w:t>
      </w:r>
    </w:p>
    <w:p w14:paraId="5F8366A1" w14:textId="520FBF39" w:rsidR="00665B6B" w:rsidRPr="00C55793" w:rsidRDefault="00665B6B">
      <w:pPr>
        <w:spacing w:after="160" w:line="259" w:lineRule="auto"/>
        <w:rPr>
          <w:b/>
          <w:sz w:val="32"/>
          <w:szCs w:val="32"/>
          <w:lang w:val="en-US"/>
        </w:rPr>
      </w:pPr>
    </w:p>
    <w:p w14:paraId="1AE423AB" w14:textId="77777777" w:rsidR="00ED3CDE" w:rsidRPr="00C55793" w:rsidRDefault="00ED3CDE" w:rsidP="00ED3CDE">
      <w:pPr>
        <w:pStyle w:val="Titolo1"/>
        <w:rPr>
          <w:lang w:val="en-US"/>
        </w:rPr>
        <w:sectPr w:rsidR="00ED3CDE" w:rsidRPr="00C55793" w:rsidSect="00162C84">
          <w:headerReference w:type="default" r:id="rId11"/>
          <w:footerReference w:type="default" r:id="rId12"/>
          <w:headerReference w:type="first" r:id="rId13"/>
          <w:footerReference w:type="first" r:id="rId14"/>
          <w:pgSz w:w="11906" w:h="16838"/>
          <w:pgMar w:top="1134" w:right="1701" w:bottom="1701" w:left="1701" w:header="708" w:footer="708" w:gutter="0"/>
          <w:pgNumType w:fmt="lowerRoman" w:start="1"/>
          <w:cols w:space="708"/>
          <w:docGrid w:linePitch="360"/>
        </w:sectPr>
      </w:pPr>
    </w:p>
    <w:p w14:paraId="3D390919" w14:textId="77777777" w:rsidR="00ED3CDE" w:rsidRPr="00C55793" w:rsidRDefault="00ED3CDE" w:rsidP="00ED3CDE">
      <w:pPr>
        <w:pStyle w:val="Titolo1"/>
        <w:rPr>
          <w:lang w:val="en-US"/>
        </w:rPr>
      </w:pPr>
      <w:bookmarkStart w:id="2" w:name="_Toc9871723"/>
      <w:r w:rsidRPr="00C55793">
        <w:rPr>
          <w:lang w:val="en-US"/>
        </w:rPr>
        <w:lastRenderedPageBreak/>
        <w:t>Introduction</w:t>
      </w:r>
      <w:bookmarkEnd w:id="2"/>
    </w:p>
    <w:p w14:paraId="501EE3D7" w14:textId="77777777" w:rsidR="00ED3CDE" w:rsidRPr="00C55793" w:rsidRDefault="00ED3CDE" w:rsidP="00ED3CDE"/>
    <w:p w14:paraId="4C178E30" w14:textId="141C5634" w:rsidR="009C61B7" w:rsidRDefault="009E4004" w:rsidP="00C55793">
      <w:pPr>
        <w:jc w:val="both"/>
        <w:rPr>
          <w:lang w:val="en-US"/>
        </w:rPr>
      </w:pPr>
      <w:r>
        <w:rPr>
          <w:lang w:val="en-US"/>
        </w:rPr>
        <w:t>The banks’</w:t>
      </w:r>
      <w:r w:rsidR="003A4163">
        <w:rPr>
          <w:lang w:val="en-US"/>
        </w:rPr>
        <w:t xml:space="preserve"> services have been </w:t>
      </w:r>
      <w:r w:rsidR="00F80270">
        <w:rPr>
          <w:lang w:val="en-US"/>
        </w:rPr>
        <w:t xml:space="preserve">alive and </w:t>
      </w:r>
      <w:r w:rsidR="003A4163">
        <w:rPr>
          <w:lang w:val="en-US"/>
        </w:rPr>
        <w:t>used for millennia</w:t>
      </w:r>
      <w:r w:rsidR="00AC686C">
        <w:rPr>
          <w:lang w:val="en-US"/>
        </w:rPr>
        <w:t xml:space="preserve">, being the core structure of the worldwide economy development and actively participating in </w:t>
      </w:r>
      <w:r>
        <w:rPr>
          <w:lang w:val="en-US"/>
        </w:rPr>
        <w:t>assets exchange, monetary value fluctuation, investments and everyday money exchange</w:t>
      </w:r>
      <w:r w:rsidR="00AF537B">
        <w:rPr>
          <w:lang w:val="en-US"/>
        </w:rPr>
        <w:t xml:space="preserve"> for services.</w:t>
      </w:r>
    </w:p>
    <w:p w14:paraId="1E23B361" w14:textId="77777777" w:rsidR="002D28A5" w:rsidRDefault="002D28A5" w:rsidP="00C55793">
      <w:pPr>
        <w:jc w:val="both"/>
        <w:rPr>
          <w:lang w:val="en-US"/>
        </w:rPr>
      </w:pPr>
    </w:p>
    <w:p w14:paraId="34F19473" w14:textId="0BF21A70" w:rsidR="007631A0" w:rsidRDefault="00AF537B" w:rsidP="00994C99">
      <w:pPr>
        <w:ind w:firstLine="1304"/>
        <w:jc w:val="both"/>
        <w:rPr>
          <w:lang w:val="en-US"/>
        </w:rPr>
      </w:pPr>
      <w:r>
        <w:rPr>
          <w:lang w:val="en-US"/>
        </w:rPr>
        <w:t xml:space="preserve">The transfer of assets of a bank’s customer </w:t>
      </w:r>
      <w:r w:rsidR="00003719">
        <w:rPr>
          <w:lang w:val="en-US"/>
        </w:rPr>
        <w:t xml:space="preserve">to another bank’s customer </w:t>
      </w:r>
      <w:r>
        <w:rPr>
          <w:lang w:val="en-US"/>
        </w:rPr>
        <w:t xml:space="preserve">is </w:t>
      </w:r>
      <w:r w:rsidR="00003719">
        <w:rPr>
          <w:lang w:val="en-US"/>
        </w:rPr>
        <w:t>a process that involves several systems</w:t>
      </w:r>
      <w:r w:rsidR="00F3228B">
        <w:rPr>
          <w:lang w:val="en-US"/>
        </w:rPr>
        <w:t xml:space="preserve"> – either human or technology based -</w:t>
      </w:r>
      <w:r w:rsidR="00003719">
        <w:rPr>
          <w:lang w:val="en-US"/>
        </w:rPr>
        <w:t xml:space="preserve"> that </w:t>
      </w:r>
      <w:r w:rsidR="0052352A">
        <w:rPr>
          <w:lang w:val="en-US"/>
        </w:rPr>
        <w:t>must</w:t>
      </w:r>
      <w:r w:rsidR="00003719">
        <w:rPr>
          <w:lang w:val="en-US"/>
        </w:rPr>
        <w:t xml:space="preserve"> be properly configured and synchronized, </w:t>
      </w:r>
      <w:r w:rsidR="000A218F">
        <w:rPr>
          <w:lang w:val="en-US"/>
        </w:rPr>
        <w:t xml:space="preserve">offering </w:t>
      </w:r>
      <w:r w:rsidR="00003719">
        <w:rPr>
          <w:lang w:val="en-US"/>
        </w:rPr>
        <w:t xml:space="preserve">as well </w:t>
      </w:r>
      <w:r w:rsidR="00A01A1A">
        <w:rPr>
          <w:lang w:val="en-US"/>
        </w:rPr>
        <w:t>adequate</w:t>
      </w:r>
      <w:r w:rsidR="00003719">
        <w:rPr>
          <w:lang w:val="en-US"/>
        </w:rPr>
        <w:t xml:space="preserve"> security and control </w:t>
      </w:r>
      <w:r w:rsidR="0052352A">
        <w:rPr>
          <w:lang w:val="en-US"/>
        </w:rPr>
        <w:t>f</w:t>
      </w:r>
      <w:r w:rsidR="00115E7C">
        <w:rPr>
          <w:lang w:val="en-US"/>
        </w:rPr>
        <w:t>or</w:t>
      </w:r>
      <w:r w:rsidR="0052352A">
        <w:rPr>
          <w:lang w:val="en-US"/>
        </w:rPr>
        <w:t xml:space="preserve"> the bank’s administration, transparency and certainty for both the banks involved that the transaction</w:t>
      </w:r>
      <w:r w:rsidR="007631A0">
        <w:rPr>
          <w:lang w:val="en-US"/>
        </w:rPr>
        <w:t>s</w:t>
      </w:r>
      <w:r w:rsidR="0052352A">
        <w:rPr>
          <w:lang w:val="en-US"/>
        </w:rPr>
        <w:t xml:space="preserve"> </w:t>
      </w:r>
      <w:r w:rsidR="007631A0">
        <w:rPr>
          <w:lang w:val="en-US"/>
        </w:rPr>
        <w:t>are</w:t>
      </w:r>
      <w:r w:rsidR="0052352A">
        <w:rPr>
          <w:lang w:val="en-US"/>
        </w:rPr>
        <w:t xml:space="preserve"> valid, secure and effectively requested by the originating customer</w:t>
      </w:r>
      <w:r w:rsidR="00DF5282">
        <w:rPr>
          <w:lang w:val="en-US"/>
        </w:rPr>
        <w:t>: this may lead to slow downs and the overall system must always be availab</w:t>
      </w:r>
      <w:r w:rsidR="00A844C7">
        <w:rPr>
          <w:lang w:val="en-US"/>
        </w:rPr>
        <w:t>le, scalable and stable.</w:t>
      </w:r>
    </w:p>
    <w:p w14:paraId="3D945B2D" w14:textId="77777777" w:rsidR="005B2445" w:rsidRDefault="005B2445" w:rsidP="00C55793">
      <w:pPr>
        <w:jc w:val="both"/>
        <w:rPr>
          <w:lang w:val="en-US"/>
        </w:rPr>
      </w:pPr>
    </w:p>
    <w:p w14:paraId="597BBC42" w14:textId="1E509137" w:rsidR="00686132" w:rsidRDefault="00A844C7" w:rsidP="005B2445">
      <w:pPr>
        <w:ind w:firstLine="1304"/>
        <w:jc w:val="both"/>
        <w:rPr>
          <w:lang w:val="en-US"/>
        </w:rPr>
      </w:pPr>
      <w:r>
        <w:rPr>
          <w:lang w:val="en-US"/>
        </w:rPr>
        <w:t xml:space="preserve">The current systems involve years of </w:t>
      </w:r>
      <w:r w:rsidR="006E46BE">
        <w:rPr>
          <w:lang w:val="en-US"/>
        </w:rPr>
        <w:t xml:space="preserve">software </w:t>
      </w:r>
      <w:r w:rsidR="00F82B0B">
        <w:rPr>
          <w:lang w:val="en-US"/>
        </w:rPr>
        <w:t>and hardware development</w:t>
      </w:r>
      <w:r w:rsidR="004E7310">
        <w:rPr>
          <w:lang w:val="en-US"/>
        </w:rPr>
        <w:t xml:space="preserve"> and research</w:t>
      </w:r>
      <w:r w:rsidR="00F82B0B">
        <w:rPr>
          <w:lang w:val="en-US"/>
        </w:rPr>
        <w:t xml:space="preserve">, making a user </w:t>
      </w:r>
      <w:r w:rsidR="004E7310">
        <w:rPr>
          <w:lang w:val="en-US"/>
        </w:rPr>
        <w:t>operation fee</w:t>
      </w:r>
      <w:r w:rsidR="00F82B0B">
        <w:rPr>
          <w:lang w:val="en-US"/>
        </w:rPr>
        <w:t xml:space="preserve"> based </w:t>
      </w:r>
      <w:r w:rsidR="004E7310">
        <w:rPr>
          <w:lang w:val="en-US"/>
        </w:rPr>
        <w:t>his/her</w:t>
      </w:r>
      <w:r w:rsidR="00986539">
        <w:rPr>
          <w:lang w:val="en-US"/>
        </w:rPr>
        <w:t xml:space="preserve"> desire of</w:t>
      </w:r>
      <w:r w:rsidR="00F82B0B">
        <w:rPr>
          <w:lang w:val="en-US"/>
        </w:rPr>
        <w:t xml:space="preserve"> guaranteed speed of processing </w:t>
      </w:r>
      <w:r w:rsidR="00386B66">
        <w:rPr>
          <w:lang w:val="en-US"/>
        </w:rPr>
        <w:t>for the operation to be completed</w:t>
      </w:r>
      <w:r w:rsidR="004D14B9">
        <w:rPr>
          <w:lang w:val="en-US"/>
        </w:rPr>
        <w:t xml:space="preserve"> and the complexity of the transaction request path (e.g. international transactions)</w:t>
      </w:r>
      <w:r w:rsidR="00C74299">
        <w:rPr>
          <w:lang w:val="en-US"/>
        </w:rPr>
        <w:t>,</w:t>
      </w:r>
      <w:r w:rsidR="00CB357C">
        <w:rPr>
          <w:lang w:val="en-US"/>
        </w:rPr>
        <w:t xml:space="preserve"> yet faster than physical writing and human elaboration,</w:t>
      </w:r>
      <w:r w:rsidR="00C74299">
        <w:rPr>
          <w:lang w:val="en-US"/>
        </w:rPr>
        <w:t xml:space="preserve"> but still exposing the mechanism to exploit</w:t>
      </w:r>
      <w:r w:rsidR="009C5E82">
        <w:rPr>
          <w:lang w:val="en-US"/>
        </w:rPr>
        <w:t>s</w:t>
      </w:r>
      <w:r w:rsidR="00C74299">
        <w:rPr>
          <w:lang w:val="en-US"/>
        </w:rPr>
        <w:t xml:space="preserve"> </w:t>
      </w:r>
      <w:r w:rsidR="001C2C4B">
        <w:rPr>
          <w:lang w:val="en-US"/>
        </w:rPr>
        <w:t>by malicious individuals</w:t>
      </w:r>
      <w:r w:rsidR="00533005">
        <w:rPr>
          <w:lang w:val="en-US"/>
        </w:rPr>
        <w:t xml:space="preserve"> (e.g. frauds, fake signatures, </w:t>
      </w:r>
      <w:r w:rsidR="009C5E82">
        <w:rPr>
          <w:lang w:val="en-US"/>
        </w:rPr>
        <w:t xml:space="preserve">system penetrations, phishing, </w:t>
      </w:r>
      <w:r w:rsidR="00533005">
        <w:rPr>
          <w:lang w:val="en-US"/>
        </w:rPr>
        <w:t>etc.).</w:t>
      </w:r>
    </w:p>
    <w:p w14:paraId="55262E72" w14:textId="77777777" w:rsidR="0051784C" w:rsidRDefault="0051784C" w:rsidP="00C55793">
      <w:pPr>
        <w:jc w:val="both"/>
        <w:rPr>
          <w:lang w:val="en-US"/>
        </w:rPr>
      </w:pPr>
    </w:p>
    <w:p w14:paraId="32FB992A" w14:textId="14A4B26C" w:rsidR="0052352A" w:rsidRDefault="00386B66" w:rsidP="005B2445">
      <w:pPr>
        <w:ind w:firstLine="1304"/>
        <w:jc w:val="both"/>
        <w:rPr>
          <w:lang w:val="en-US"/>
        </w:rPr>
      </w:pPr>
      <w:r>
        <w:rPr>
          <w:lang w:val="en-US"/>
        </w:rPr>
        <w:t xml:space="preserve">Nordic Blockchain changes the way the whole underlying structure of a </w:t>
      </w:r>
      <w:r w:rsidR="00AB00E2">
        <w:rPr>
          <w:lang w:val="en-US"/>
        </w:rPr>
        <w:t>bank transaction management system wo</w:t>
      </w:r>
      <w:r w:rsidR="00C11309">
        <w:rPr>
          <w:lang w:val="en-US"/>
        </w:rPr>
        <w:t>rk</w:t>
      </w:r>
      <w:r w:rsidR="00E0202E">
        <w:rPr>
          <w:lang w:val="en-US"/>
        </w:rPr>
        <w:t>, unlocking unprecedented levels of scalability, speed of the operation and its cost</w:t>
      </w:r>
      <w:r w:rsidR="0051784C">
        <w:rPr>
          <w:lang w:val="en-US"/>
        </w:rPr>
        <w:t>s</w:t>
      </w:r>
      <w:r w:rsidR="00E0202E">
        <w:rPr>
          <w:lang w:val="en-US"/>
        </w:rPr>
        <w:t xml:space="preserve">, including security and transparency between multiple banks with absolute certainty of validity of the </w:t>
      </w:r>
      <w:r w:rsidR="00DD0AF7">
        <w:rPr>
          <w:lang w:val="en-US"/>
        </w:rPr>
        <w:t>data</w:t>
      </w:r>
      <w:r w:rsidR="00DD72F5">
        <w:rPr>
          <w:lang w:val="en-US"/>
        </w:rPr>
        <w:t xml:space="preserve"> by replacing the traditional systems with a </w:t>
      </w:r>
      <w:r w:rsidR="000F2F2D">
        <w:rPr>
          <w:lang w:val="en-US"/>
        </w:rPr>
        <w:t xml:space="preserve">modern </w:t>
      </w:r>
      <w:r w:rsidR="00DD72F5">
        <w:rPr>
          <w:lang w:val="en-US"/>
        </w:rPr>
        <w:t>blockchain design</w:t>
      </w:r>
      <w:r w:rsidR="00383CDB">
        <w:rPr>
          <w:lang w:val="en-US"/>
        </w:rPr>
        <w:t>.</w:t>
      </w:r>
      <w:r w:rsidR="00DD72F5">
        <w:rPr>
          <w:lang w:val="en-US"/>
        </w:rPr>
        <w:t xml:space="preserve"> </w:t>
      </w:r>
      <w:r w:rsidR="00383CDB">
        <w:rPr>
          <w:lang w:val="en-US"/>
        </w:rPr>
        <w:t>A</w:t>
      </w:r>
      <w:r w:rsidR="00DD72F5">
        <w:rPr>
          <w:lang w:val="en-US"/>
        </w:rPr>
        <w:t xml:space="preserve">iming to be the most </w:t>
      </w:r>
      <w:r w:rsidR="00D02A4F">
        <w:rPr>
          <w:lang w:val="en-US"/>
        </w:rPr>
        <w:t>independent and collaborative middle-ware system for transactions of assets</w:t>
      </w:r>
      <w:r w:rsidR="00155FC5">
        <w:rPr>
          <w:lang w:val="en-US"/>
        </w:rPr>
        <w:t xml:space="preserve"> and multiple possible operations that need to be synchronized between multiple banks</w:t>
      </w:r>
      <w:r w:rsidR="000F2F2D">
        <w:rPr>
          <w:lang w:val="en-US"/>
        </w:rPr>
        <w:t xml:space="preserve"> in real time with least effort possible</w:t>
      </w:r>
      <w:r w:rsidR="00EE3A24">
        <w:rPr>
          <w:lang w:val="en-US"/>
        </w:rPr>
        <w:t xml:space="preserve"> and maximum speed of transmission available</w:t>
      </w:r>
      <w:r w:rsidR="00AA1D6B">
        <w:rPr>
          <w:lang w:val="en-US"/>
        </w:rPr>
        <w:t>;</w:t>
      </w:r>
      <w:r w:rsidR="00986539">
        <w:rPr>
          <w:lang w:val="en-US"/>
        </w:rPr>
        <w:t xml:space="preserve"> </w:t>
      </w:r>
      <w:r w:rsidR="009A276F">
        <w:rPr>
          <w:lang w:val="en-US"/>
        </w:rPr>
        <w:t xml:space="preserve">putting the storage control system software in each bank internal system and allowing banks to run undefined </w:t>
      </w:r>
      <w:r w:rsidR="00D449CC">
        <w:rPr>
          <w:lang w:val="en-US"/>
        </w:rPr>
        <w:lastRenderedPageBreak/>
        <w:t xml:space="preserve">number of elaboration software </w:t>
      </w:r>
      <w:r w:rsidR="00383CDB">
        <w:rPr>
          <w:lang w:val="en-US"/>
        </w:rPr>
        <w:t>components</w:t>
      </w:r>
      <w:r w:rsidR="00D449CC">
        <w:rPr>
          <w:lang w:val="en-US"/>
        </w:rPr>
        <w:t xml:space="preserve"> to process the data</w:t>
      </w:r>
      <w:r w:rsidR="00B45697">
        <w:rPr>
          <w:lang w:val="en-US"/>
        </w:rPr>
        <w:t xml:space="preserve"> </w:t>
      </w:r>
      <w:r w:rsidR="00E71AE2">
        <w:rPr>
          <w:lang w:val="en-US"/>
        </w:rPr>
        <w:t>with</w:t>
      </w:r>
      <w:r w:rsidR="00B45697">
        <w:rPr>
          <w:lang w:val="en-US"/>
        </w:rPr>
        <w:t xml:space="preserve"> fraud and intrusion </w:t>
      </w:r>
      <w:r w:rsidR="00E71AE2">
        <w:rPr>
          <w:lang w:val="en-US"/>
        </w:rPr>
        <w:t>detection</w:t>
      </w:r>
      <w:r w:rsidR="00E41B71">
        <w:rPr>
          <w:lang w:val="en-US"/>
        </w:rPr>
        <w:t xml:space="preserve"> algorithms</w:t>
      </w:r>
      <w:r w:rsidR="00383CDB">
        <w:rPr>
          <w:lang w:val="en-US"/>
        </w:rPr>
        <w:t>, including already adopted ones.</w:t>
      </w:r>
    </w:p>
    <w:p w14:paraId="39899859" w14:textId="77777777" w:rsidR="005B2445" w:rsidRDefault="005B2445" w:rsidP="005B2445">
      <w:pPr>
        <w:ind w:firstLine="1304"/>
        <w:jc w:val="both"/>
        <w:rPr>
          <w:lang w:val="en-US"/>
        </w:rPr>
      </w:pPr>
    </w:p>
    <w:p w14:paraId="31BCEDC9" w14:textId="2F81576F" w:rsidR="00304F60" w:rsidRDefault="00843353" w:rsidP="00304F60">
      <w:pPr>
        <w:ind w:firstLine="567"/>
        <w:jc w:val="both"/>
        <w:rPr>
          <w:lang w:val="en-US"/>
        </w:rPr>
      </w:pPr>
      <w:r>
        <w:rPr>
          <w:lang w:val="en-US"/>
        </w:rPr>
        <w:t xml:space="preserve">The blockchain technology </w:t>
      </w:r>
      <w:r w:rsidR="00512D3A">
        <w:rPr>
          <w:lang w:val="en-US"/>
        </w:rPr>
        <w:t xml:space="preserve">has a strong </w:t>
      </w:r>
      <w:r w:rsidR="00217EFD">
        <w:rPr>
          <w:lang w:val="en-US"/>
        </w:rPr>
        <w:t xml:space="preserve">backward data validity, allowing </w:t>
      </w:r>
      <w:r w:rsidR="0073054B">
        <w:rPr>
          <w:lang w:val="en-US"/>
        </w:rPr>
        <w:t>intrusion or tampering of transactions almost impossible and immediately reported to the administration party</w:t>
      </w:r>
      <w:r w:rsidR="00960F9C">
        <w:rPr>
          <w:lang w:val="en-US"/>
        </w:rPr>
        <w:t xml:space="preserve">, also allowing the banks to </w:t>
      </w:r>
      <w:r w:rsidR="00512D3A">
        <w:rPr>
          <w:lang w:val="en-US"/>
        </w:rPr>
        <w:t xml:space="preserve">apply </w:t>
      </w:r>
      <w:r w:rsidR="00960F9C">
        <w:rPr>
          <w:lang w:val="en-US"/>
        </w:rPr>
        <w:t>real-time monitor</w:t>
      </w:r>
      <w:r w:rsidR="00512D3A">
        <w:rPr>
          <w:lang w:val="en-US"/>
        </w:rPr>
        <w:t>ing</w:t>
      </w:r>
      <w:r w:rsidR="00B1594F">
        <w:rPr>
          <w:lang w:val="en-US"/>
        </w:rPr>
        <w:t xml:space="preserve"> </w:t>
      </w:r>
      <w:r w:rsidR="00512D3A">
        <w:rPr>
          <w:lang w:val="en-US"/>
        </w:rPr>
        <w:t>for</w:t>
      </w:r>
      <w:r w:rsidR="00960F9C">
        <w:rPr>
          <w:lang w:val="en-US"/>
        </w:rPr>
        <w:t xml:space="preserve"> the </w:t>
      </w:r>
      <w:r w:rsidR="009E45B6">
        <w:rPr>
          <w:lang w:val="en-US"/>
        </w:rPr>
        <w:t>operations</w:t>
      </w:r>
      <w:r w:rsidR="00960F9C">
        <w:rPr>
          <w:lang w:val="en-US"/>
        </w:rPr>
        <w:t xml:space="preserve"> inside the system a</w:t>
      </w:r>
      <w:r w:rsidR="00E85428">
        <w:rPr>
          <w:lang w:val="en-US"/>
        </w:rPr>
        <w:t>nd extending it with few</w:t>
      </w:r>
      <w:r w:rsidR="00B63444">
        <w:rPr>
          <w:lang w:val="en-US"/>
        </w:rPr>
        <w:t>er</w:t>
      </w:r>
      <w:r w:rsidR="00681345">
        <w:rPr>
          <w:lang w:val="en-US"/>
        </w:rPr>
        <w:t xml:space="preserve"> and simpler</w:t>
      </w:r>
      <w:r w:rsidR="00E85428">
        <w:rPr>
          <w:lang w:val="en-US"/>
        </w:rPr>
        <w:t xml:space="preserve"> </w:t>
      </w:r>
      <w:r w:rsidR="00B63444">
        <w:rPr>
          <w:lang w:val="en-US"/>
        </w:rPr>
        <w:t>workload and simplified testing</w:t>
      </w:r>
      <w:r w:rsidR="00681345">
        <w:rPr>
          <w:lang w:val="en-US"/>
        </w:rPr>
        <w:t>, given the modularity nature of a blockchain</w:t>
      </w:r>
      <w:r w:rsidR="00304F60">
        <w:rPr>
          <w:lang w:val="en-US"/>
        </w:rPr>
        <w:t xml:space="preserve">; completely </w:t>
      </w:r>
      <w:r w:rsidR="00217F30">
        <w:rPr>
          <w:lang w:val="en-US"/>
        </w:rPr>
        <w:t>removing</w:t>
      </w:r>
      <w:r w:rsidR="00304F60">
        <w:rPr>
          <w:lang w:val="en-US"/>
        </w:rPr>
        <w:t xml:space="preserve"> certain attack vectors</w:t>
      </w:r>
      <w:r w:rsidR="00217F30">
        <w:rPr>
          <w:lang w:val="en-US"/>
        </w:rPr>
        <w:t xml:space="preserve">, </w:t>
      </w:r>
      <w:r w:rsidR="00912913">
        <w:rPr>
          <w:lang w:val="en-US"/>
        </w:rPr>
        <w:t xml:space="preserve">giving the chances </w:t>
      </w:r>
      <w:r w:rsidR="006F5AF9">
        <w:rPr>
          <w:lang w:val="en-US"/>
        </w:rPr>
        <w:t xml:space="preserve">only </w:t>
      </w:r>
      <w:r w:rsidR="00912913">
        <w:rPr>
          <w:lang w:val="en-US"/>
        </w:rPr>
        <w:t xml:space="preserve">to </w:t>
      </w:r>
      <w:r w:rsidR="006F5AF9">
        <w:rPr>
          <w:lang w:val="en-US"/>
        </w:rPr>
        <w:t>phishing or physical danger.</w:t>
      </w:r>
    </w:p>
    <w:p w14:paraId="7C8617BC" w14:textId="3F49804E" w:rsidR="004C498A" w:rsidRDefault="004C498A" w:rsidP="00CA1299">
      <w:pPr>
        <w:ind w:firstLine="567"/>
        <w:jc w:val="both"/>
        <w:rPr>
          <w:lang w:val="en-US"/>
        </w:rPr>
      </w:pPr>
    </w:p>
    <w:p w14:paraId="63E116AA" w14:textId="1D5A54BE" w:rsidR="00D449CC" w:rsidRPr="00B1594F" w:rsidRDefault="00E90DED" w:rsidP="00294D97">
      <w:pPr>
        <w:ind w:firstLine="567"/>
        <w:jc w:val="both"/>
        <w:rPr>
          <w:lang w:val="en-US"/>
        </w:rPr>
      </w:pPr>
      <w:r>
        <w:rPr>
          <w:lang w:val="en-US"/>
        </w:rPr>
        <w:t xml:space="preserve">The Nordic Blockchain is </w:t>
      </w:r>
      <w:r w:rsidR="00747803">
        <w:rPr>
          <w:lang w:val="en-US"/>
        </w:rPr>
        <w:t>designed</w:t>
      </w:r>
      <w:r>
        <w:rPr>
          <w:lang w:val="en-US"/>
        </w:rPr>
        <w:t xml:space="preserve"> in a way that can be integrated, or</w:t>
      </w:r>
      <w:r w:rsidR="00ED6CD6">
        <w:rPr>
          <w:lang w:val="en-US"/>
        </w:rPr>
        <w:t xml:space="preserve"> be</w:t>
      </w:r>
      <w:r>
        <w:rPr>
          <w:lang w:val="en-US"/>
        </w:rPr>
        <w:t xml:space="preserve"> the replacement, </w:t>
      </w:r>
      <w:r w:rsidR="00ED6CD6">
        <w:rPr>
          <w:lang w:val="en-US"/>
        </w:rPr>
        <w:t>to the current software systems without the bank’s customers notice as it mimics the same current functionalities</w:t>
      </w:r>
      <w:r w:rsidR="00294D97">
        <w:rPr>
          <w:lang w:val="en-US"/>
        </w:rPr>
        <w:t xml:space="preserve"> while radically changing the mechanism behind</w:t>
      </w:r>
      <w:r w:rsidR="00FA230C">
        <w:rPr>
          <w:lang w:val="en-US"/>
        </w:rPr>
        <w:t xml:space="preserve"> it</w:t>
      </w:r>
      <w:r w:rsidR="002615B5">
        <w:rPr>
          <w:lang w:val="en-US"/>
        </w:rPr>
        <w:t xml:space="preserve"> and </w:t>
      </w:r>
      <w:r w:rsidR="00FC1C01">
        <w:rPr>
          <w:lang w:val="en-US"/>
        </w:rPr>
        <w:t xml:space="preserve">the </w:t>
      </w:r>
      <w:r w:rsidR="002615B5">
        <w:rPr>
          <w:lang w:val="en-US"/>
        </w:rPr>
        <w:t>quality of life.</w:t>
      </w:r>
    </w:p>
    <w:p w14:paraId="3EB6B489" w14:textId="77777777" w:rsidR="0019636B" w:rsidRPr="00C55793" w:rsidRDefault="0019636B" w:rsidP="0019636B">
      <w:pPr>
        <w:rPr>
          <w:szCs w:val="22"/>
          <w:lang w:val="en-US"/>
        </w:rPr>
      </w:pPr>
    </w:p>
    <w:p w14:paraId="0238B13B" w14:textId="59D0D647" w:rsidR="00ED3CDE" w:rsidRDefault="003F191C" w:rsidP="00C86CD8">
      <w:pPr>
        <w:pStyle w:val="Titolo1"/>
        <w:rPr>
          <w:lang w:val="en-US"/>
        </w:rPr>
      </w:pPr>
      <w:bookmarkStart w:id="3" w:name="_Toc9871724"/>
      <w:r>
        <w:rPr>
          <w:lang w:val="en-US"/>
        </w:rPr>
        <w:t>Domain Model</w:t>
      </w:r>
      <w:bookmarkEnd w:id="3"/>
    </w:p>
    <w:p w14:paraId="3BB94885" w14:textId="77777777" w:rsidR="008909F6" w:rsidRPr="008909F6" w:rsidRDefault="008909F6" w:rsidP="008909F6">
      <w:pPr>
        <w:rPr>
          <w:lang w:val="en-US"/>
        </w:rPr>
      </w:pPr>
    </w:p>
    <w:p w14:paraId="46250722" w14:textId="77777777" w:rsidR="001E4EF1" w:rsidRDefault="004B5358" w:rsidP="003F191C">
      <w:pPr>
        <w:rPr>
          <w:lang w:val="en-US"/>
        </w:rPr>
      </w:pPr>
      <w:r>
        <w:rPr>
          <w:lang w:val="en-US"/>
        </w:rPr>
        <w:t xml:space="preserve">The current </w:t>
      </w:r>
      <w:r w:rsidR="007F6EFA">
        <w:rPr>
          <w:lang w:val="en-US"/>
        </w:rPr>
        <w:t xml:space="preserve">monitoring and traceability system used by bank is SWIFT, it is a global </w:t>
      </w:r>
      <w:r w:rsidR="001E4EF1">
        <w:rPr>
          <w:lang w:val="en-US"/>
        </w:rPr>
        <w:t>cooperative owned software used for secure financial messaging services.</w:t>
      </w:r>
    </w:p>
    <w:p w14:paraId="54EC83F5" w14:textId="3B18B193" w:rsidR="003F191C" w:rsidRDefault="001E4EF1" w:rsidP="003F191C">
      <w:pPr>
        <w:rPr>
          <w:lang w:val="en-US"/>
        </w:rPr>
      </w:pPr>
      <w:r>
        <w:rPr>
          <w:lang w:val="en-US"/>
        </w:rPr>
        <w:t xml:space="preserve">The software is </w:t>
      </w:r>
      <w:r w:rsidR="00C83052">
        <w:rPr>
          <w:lang w:val="en-US"/>
        </w:rPr>
        <w:t xml:space="preserve">from 1974 and is subject to millions of transactions requests to elaborate </w:t>
      </w:r>
      <w:r w:rsidR="002179D5">
        <w:rPr>
          <w:lang w:val="en-US"/>
        </w:rPr>
        <w:t xml:space="preserve">worldwide, considered the current best due to high security standards, </w:t>
      </w:r>
      <w:r w:rsidR="002D52DC">
        <w:rPr>
          <w:lang w:val="en-US"/>
        </w:rPr>
        <w:t xml:space="preserve">better </w:t>
      </w:r>
      <w:r w:rsidR="002179D5">
        <w:rPr>
          <w:lang w:val="en-US"/>
        </w:rPr>
        <w:t>bandwidth usage</w:t>
      </w:r>
      <w:r w:rsidR="002F71D4">
        <w:rPr>
          <w:lang w:val="en-US"/>
        </w:rPr>
        <w:t xml:space="preserve"> and highly monitoring capabilities.</w:t>
      </w:r>
    </w:p>
    <w:p w14:paraId="2EA01433" w14:textId="4E33B7E0" w:rsidR="002F71D4" w:rsidRDefault="002F71D4" w:rsidP="003F191C">
      <w:pPr>
        <w:rPr>
          <w:lang w:val="en-US"/>
        </w:rPr>
      </w:pPr>
    </w:p>
    <w:p w14:paraId="3121F3ED" w14:textId="326CC442" w:rsidR="002F71D4" w:rsidRDefault="002F71D4" w:rsidP="003F191C">
      <w:pPr>
        <w:rPr>
          <w:lang w:val="en-US"/>
        </w:rPr>
      </w:pPr>
      <w:r>
        <w:rPr>
          <w:lang w:val="en-US"/>
        </w:rPr>
        <w:tab/>
        <w:t xml:space="preserve">Such technology is, however, not </w:t>
      </w:r>
      <w:r w:rsidR="000A4CB5">
        <w:rPr>
          <w:lang w:val="en-US"/>
        </w:rPr>
        <w:t xml:space="preserve">using publicly </w:t>
      </w:r>
      <w:r w:rsidR="009D0EA6">
        <w:rPr>
          <w:lang w:val="en-US"/>
        </w:rPr>
        <w:t>known structure but is instead using RESTful APIs architecture, making the system especially centralized and closed</w:t>
      </w:r>
      <w:r w:rsidR="006E6DDA">
        <w:rPr>
          <w:lang w:val="en-US"/>
        </w:rPr>
        <w:t xml:space="preserve"> and/or slowing the process of access another bank’s </w:t>
      </w:r>
      <w:r w:rsidR="0032408E">
        <w:rPr>
          <w:lang w:val="en-US"/>
        </w:rPr>
        <w:t>transactions logs.</w:t>
      </w:r>
    </w:p>
    <w:p w14:paraId="11B1D379" w14:textId="6E0A84F9" w:rsidR="0032408E" w:rsidRDefault="0032408E" w:rsidP="003F191C">
      <w:pPr>
        <w:rPr>
          <w:lang w:val="en-US"/>
        </w:rPr>
      </w:pPr>
    </w:p>
    <w:p w14:paraId="249C3141" w14:textId="5186E198" w:rsidR="0032408E" w:rsidRDefault="0032408E" w:rsidP="003F191C">
      <w:pPr>
        <w:rPr>
          <w:lang w:val="en-US"/>
        </w:rPr>
      </w:pPr>
      <w:r>
        <w:rPr>
          <w:lang w:val="en-US"/>
        </w:rPr>
        <w:tab/>
        <w:t xml:space="preserve">The usage of a blockchain, a chain of “blocks”, </w:t>
      </w:r>
      <w:r w:rsidR="000222FA">
        <w:rPr>
          <w:lang w:val="en-US"/>
        </w:rPr>
        <w:t>containing transactions and being synchronized in real time by all the Nordic Blockchain’s network nodes</w:t>
      </w:r>
      <w:r w:rsidR="009033EC">
        <w:rPr>
          <w:lang w:val="en-US"/>
        </w:rPr>
        <w:t xml:space="preserve"> (Figure 1)</w:t>
      </w:r>
      <w:r w:rsidR="000222FA">
        <w:rPr>
          <w:lang w:val="en-US"/>
        </w:rPr>
        <w:t xml:space="preserve">, completely </w:t>
      </w:r>
      <w:r w:rsidR="00D028FC">
        <w:rPr>
          <w:lang w:val="en-US"/>
        </w:rPr>
        <w:t xml:space="preserve">removes </w:t>
      </w:r>
      <w:r w:rsidR="009033EC">
        <w:rPr>
          <w:lang w:val="en-US"/>
        </w:rPr>
        <w:t>slowdowns</w:t>
      </w:r>
      <w:r w:rsidR="00D028FC">
        <w:rPr>
          <w:lang w:val="en-US"/>
        </w:rPr>
        <w:t xml:space="preserve"> </w:t>
      </w:r>
      <w:r w:rsidR="009033EC">
        <w:rPr>
          <w:lang w:val="en-US"/>
        </w:rPr>
        <w:t xml:space="preserve">of accessing certain essential information </w:t>
      </w:r>
      <w:r w:rsidR="009033EC">
        <w:rPr>
          <w:lang w:val="en-US"/>
        </w:rPr>
        <w:lastRenderedPageBreak/>
        <w:t>from the monitoring systems and significantly speeds up the process of a transaction request</w:t>
      </w:r>
      <w:r w:rsidR="00454154">
        <w:rPr>
          <w:lang w:val="en-US"/>
        </w:rPr>
        <w:t xml:space="preserve">, as well as offering flexibility </w:t>
      </w:r>
      <w:r w:rsidR="00663612">
        <w:rPr>
          <w:lang w:val="en-US"/>
        </w:rPr>
        <w:t xml:space="preserve">for temporary offline nodes, that only have to download latest </w:t>
      </w:r>
      <w:r w:rsidR="007D680A">
        <w:rPr>
          <w:lang w:val="en-US"/>
        </w:rPr>
        <w:t>version of the blockchain to get back to operative status.</w:t>
      </w:r>
    </w:p>
    <w:p w14:paraId="0CB2BF12" w14:textId="77777777" w:rsidR="00663612" w:rsidRDefault="00663612" w:rsidP="003F191C">
      <w:pPr>
        <w:rPr>
          <w:lang w:val="en-US"/>
        </w:rPr>
      </w:pPr>
    </w:p>
    <w:p w14:paraId="135D37EB" w14:textId="77777777" w:rsidR="009033EC" w:rsidRDefault="009033EC" w:rsidP="001D2C42">
      <w:pPr>
        <w:keepNext/>
        <w:jc w:val="center"/>
      </w:pPr>
      <w:r>
        <w:rPr>
          <w:noProof/>
          <w:lang w:val="en-US"/>
        </w:rPr>
        <w:drawing>
          <wp:inline distT="0" distB="0" distL="0" distR="0" wp14:anchorId="30D9CB6B" wp14:editId="18D62080">
            <wp:extent cx="5400040" cy="5376545"/>
            <wp:effectExtent l="0" t="0" r="0" b="0"/>
            <wp:docPr id="3" name="Immagin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ystemStructure_complete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376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6274B8" w14:textId="7E6CA011" w:rsidR="009033EC" w:rsidRPr="003F191C" w:rsidRDefault="009033EC" w:rsidP="009033EC">
      <w:pPr>
        <w:pStyle w:val="Didascalia"/>
        <w:rPr>
          <w:lang w:val="en-US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32C9A">
        <w:rPr>
          <w:noProof/>
        </w:rPr>
        <w:t>1</w:t>
      </w:r>
      <w:r>
        <w:fldChar w:fldCharType="end"/>
      </w:r>
      <w:r>
        <w:t xml:space="preserve"> - The overview of a Nordic Blockchain network</w:t>
      </w:r>
    </w:p>
    <w:p w14:paraId="7B447FDD" w14:textId="2F6E004F" w:rsidR="00C86CD8" w:rsidRDefault="007C67AB" w:rsidP="007C67AB">
      <w:pPr>
        <w:rPr>
          <w:lang w:val="en-US"/>
        </w:rPr>
      </w:pPr>
      <w:r>
        <w:rPr>
          <w:lang w:val="en-US"/>
        </w:rPr>
        <w:tab/>
        <w:t xml:space="preserve">In a blockchain, the key role of the bank becomes the node, the </w:t>
      </w:r>
      <w:r w:rsidR="00017229">
        <w:rPr>
          <w:lang w:val="en-US"/>
        </w:rPr>
        <w:t>n</w:t>
      </w:r>
      <w:r>
        <w:rPr>
          <w:lang w:val="en-US"/>
        </w:rPr>
        <w:t>ode is a c</w:t>
      </w:r>
      <w:r w:rsidR="00746EC4">
        <w:rPr>
          <w:lang w:val="en-US"/>
        </w:rPr>
        <w:t>opy of the blockchain that continuously synchronizes its content over the time, becomes the single bank’s internal transaction management system</w:t>
      </w:r>
      <w:r w:rsidR="00D66B3D">
        <w:rPr>
          <w:lang w:val="en-US"/>
        </w:rPr>
        <w:t xml:space="preserve"> to which its customers transactions pass through</w:t>
      </w:r>
      <w:r w:rsidR="006E3D16">
        <w:rPr>
          <w:lang w:val="en-US"/>
        </w:rPr>
        <w:t xml:space="preserve"> and queued in the miner’s pending operations.</w:t>
      </w:r>
    </w:p>
    <w:p w14:paraId="0411E923" w14:textId="573E4A1E" w:rsidR="006E3D16" w:rsidRDefault="006E3D16" w:rsidP="007C67AB">
      <w:pPr>
        <w:rPr>
          <w:lang w:val="en-US"/>
        </w:rPr>
      </w:pPr>
      <w:r>
        <w:rPr>
          <w:lang w:val="en-US"/>
        </w:rPr>
        <w:lastRenderedPageBreak/>
        <w:t xml:space="preserve">The node is also the </w:t>
      </w:r>
      <w:r w:rsidR="006C051B">
        <w:rPr>
          <w:lang w:val="en-US"/>
        </w:rPr>
        <w:t>internal monitor system, as it checks the validity of the transaction requests’ origin before being inserted into the queue.</w:t>
      </w:r>
    </w:p>
    <w:p w14:paraId="0BAE5185" w14:textId="77777777" w:rsidR="0039374E" w:rsidRDefault="0039374E" w:rsidP="007C67AB">
      <w:pPr>
        <w:rPr>
          <w:lang w:val="en-US"/>
        </w:rPr>
      </w:pPr>
    </w:p>
    <w:p w14:paraId="59CBEC31" w14:textId="1C056C5C" w:rsidR="006C051B" w:rsidRDefault="00755C6E" w:rsidP="007C67AB">
      <w:pPr>
        <w:rPr>
          <w:lang w:val="en-US"/>
        </w:rPr>
      </w:pPr>
      <w:r>
        <w:rPr>
          <w:lang w:val="en-US"/>
        </w:rPr>
        <w:tab/>
        <w:t xml:space="preserve">The </w:t>
      </w:r>
      <w:r w:rsidR="00B04652">
        <w:rPr>
          <w:lang w:val="en-US"/>
        </w:rPr>
        <w:t>nodes are not able to communicate to each other directly and transactions aren’t immediately sent to the destination bank specified by the user.</w:t>
      </w:r>
    </w:p>
    <w:p w14:paraId="171AC111" w14:textId="24359A00" w:rsidR="00B04652" w:rsidRDefault="00B04652" w:rsidP="007C67AB">
      <w:pPr>
        <w:rPr>
          <w:lang w:val="en-US"/>
        </w:rPr>
      </w:pPr>
      <w:r>
        <w:rPr>
          <w:lang w:val="en-US"/>
        </w:rPr>
        <w:t xml:space="preserve">This introduces the known figure of the miner: its original </w:t>
      </w:r>
      <w:r w:rsidR="002565F0">
        <w:rPr>
          <w:lang w:val="en-US"/>
        </w:rPr>
        <w:t>schedule – using Bitcoin as comparison reference – is to discover new block trough specific cryptographic operations</w:t>
      </w:r>
      <w:r w:rsidR="006570F9">
        <w:rPr>
          <w:lang w:val="en-US"/>
        </w:rPr>
        <w:t xml:space="preserve">, </w:t>
      </w:r>
      <w:r w:rsidR="0062033D">
        <w:rPr>
          <w:lang w:val="en-US"/>
        </w:rPr>
        <w:t>w</w:t>
      </w:r>
      <w:r w:rsidR="006570F9">
        <w:rPr>
          <w:lang w:val="en-US"/>
        </w:rPr>
        <w:t>h</w:t>
      </w:r>
      <w:r w:rsidR="0062033D">
        <w:rPr>
          <w:lang w:val="en-US"/>
        </w:rPr>
        <w:t>ere new transactions are going to be stored between the nodes; and the verification process that the transaction is valid and trustworthy.</w:t>
      </w:r>
    </w:p>
    <w:p w14:paraId="6767B16C" w14:textId="355C8833" w:rsidR="0062033D" w:rsidRDefault="0062033D" w:rsidP="007C67AB">
      <w:pPr>
        <w:rPr>
          <w:lang w:val="en-US"/>
        </w:rPr>
      </w:pPr>
    </w:p>
    <w:p w14:paraId="707ECFBB" w14:textId="77777777" w:rsidR="00D1671B" w:rsidRDefault="0062033D" w:rsidP="001D2C42">
      <w:pPr>
        <w:keepNext/>
        <w:jc w:val="center"/>
      </w:pPr>
      <w:r>
        <w:rPr>
          <w:noProof/>
          <w:lang w:val="en-US"/>
        </w:rPr>
        <w:drawing>
          <wp:inline distT="0" distB="0" distL="0" distR="0" wp14:anchorId="706F6696" wp14:editId="588A81D4">
            <wp:extent cx="4781550" cy="4124325"/>
            <wp:effectExtent l="0" t="0" r="0" b="0"/>
            <wp:docPr id="4" name="Immagin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MinerSystem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81550" cy="4124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E1EA7D" w14:textId="6CFD8E02" w:rsidR="0062033D" w:rsidRDefault="00D1671B" w:rsidP="00D1671B">
      <w:pPr>
        <w:pStyle w:val="Didascalia"/>
        <w:rPr>
          <w:lang w:val="en-US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A32C9A">
        <w:rPr>
          <w:noProof/>
        </w:rPr>
        <w:t>2</w:t>
      </w:r>
      <w:r>
        <w:fldChar w:fldCharType="end"/>
      </w:r>
      <w:r>
        <w:t xml:space="preserve"> - The miner's process of verification of a transaction</w:t>
      </w:r>
    </w:p>
    <w:p w14:paraId="1181A325" w14:textId="77777777" w:rsidR="0062033D" w:rsidRDefault="0062033D" w:rsidP="007C67AB">
      <w:pPr>
        <w:rPr>
          <w:lang w:val="en-US"/>
        </w:rPr>
      </w:pPr>
    </w:p>
    <w:p w14:paraId="76F05624" w14:textId="3014387E" w:rsidR="0062033D" w:rsidRDefault="0062033D" w:rsidP="007C67AB">
      <w:pPr>
        <w:rPr>
          <w:lang w:val="en-US"/>
        </w:rPr>
      </w:pPr>
      <w:r>
        <w:rPr>
          <w:lang w:val="en-US"/>
        </w:rPr>
        <w:t xml:space="preserve">In Nordic Blockchain, the miner’s role remains similar, yet different, as the miner’s objective is to </w:t>
      </w:r>
      <w:r w:rsidR="003C3555">
        <w:rPr>
          <w:lang w:val="en-US"/>
        </w:rPr>
        <w:t xml:space="preserve">verify the validity of the origin </w:t>
      </w:r>
      <w:r w:rsidR="00E1206A">
        <w:rPr>
          <w:lang w:val="en-US"/>
        </w:rPr>
        <w:t xml:space="preserve">and destination </w:t>
      </w:r>
      <w:r w:rsidR="003C3555">
        <w:rPr>
          <w:lang w:val="en-US"/>
        </w:rPr>
        <w:t xml:space="preserve">node of the transaction </w:t>
      </w:r>
      <w:r w:rsidR="003C3555">
        <w:rPr>
          <w:lang w:val="en-US"/>
        </w:rPr>
        <w:lastRenderedPageBreak/>
        <w:t xml:space="preserve">and </w:t>
      </w:r>
      <w:r w:rsidR="00E1206A">
        <w:rPr>
          <w:lang w:val="en-US"/>
        </w:rPr>
        <w:t xml:space="preserve">verify the validity of the transaction </w:t>
      </w:r>
      <w:r w:rsidR="0065511D">
        <w:rPr>
          <w:lang w:val="en-US"/>
        </w:rPr>
        <w:t>content itself without knowing its content</w:t>
      </w:r>
      <w:r w:rsidR="00CD605A">
        <w:rPr>
          <w:lang w:val="en-US"/>
        </w:rPr>
        <w:t xml:space="preserve"> (Figure 2)</w:t>
      </w:r>
      <w:r w:rsidR="009379C7">
        <w:rPr>
          <w:lang w:val="en-US"/>
        </w:rPr>
        <w:t>,</w:t>
      </w:r>
      <w:r w:rsidR="004B3B1B">
        <w:rPr>
          <w:lang w:val="en-US"/>
        </w:rPr>
        <w:t xml:space="preserve"> as the miner</w:t>
      </w:r>
      <w:r w:rsidR="00C84F88">
        <w:rPr>
          <w:lang w:val="en-US"/>
        </w:rPr>
        <w:t xml:space="preserve"> </w:t>
      </w:r>
      <w:r w:rsidR="004B3B1B">
        <w:rPr>
          <w:lang w:val="en-US"/>
        </w:rPr>
        <w:t>is</w:t>
      </w:r>
      <w:r w:rsidR="00C84F88">
        <w:rPr>
          <w:lang w:val="en-US"/>
        </w:rPr>
        <w:t xml:space="preserve"> being deployed by the bank, and not independent users.</w:t>
      </w:r>
    </w:p>
    <w:p w14:paraId="005B3FB5" w14:textId="0C9636EB" w:rsidR="0065511D" w:rsidRDefault="0065511D" w:rsidP="007C67AB">
      <w:pPr>
        <w:rPr>
          <w:lang w:val="en-US"/>
        </w:rPr>
      </w:pPr>
      <w:r>
        <w:rPr>
          <w:lang w:val="en-US"/>
        </w:rPr>
        <w:t xml:space="preserve">Trough this process, secrecy of the content (such as asset value) </w:t>
      </w:r>
      <w:r w:rsidR="00D1671B">
        <w:rPr>
          <w:lang w:val="en-US"/>
        </w:rPr>
        <w:t xml:space="preserve">is not disclosed </w:t>
      </w:r>
      <w:r w:rsidR="002E6741">
        <w:rPr>
          <w:lang w:val="en-US"/>
        </w:rPr>
        <w:t xml:space="preserve">but its trustworthy </w:t>
      </w:r>
      <w:r w:rsidR="00553EE0">
        <w:rPr>
          <w:lang w:val="en-US"/>
        </w:rPr>
        <w:t>is verified.</w:t>
      </w:r>
    </w:p>
    <w:p w14:paraId="79C595E2" w14:textId="2C13E801" w:rsidR="00CD605A" w:rsidRDefault="00CD605A" w:rsidP="007C67AB">
      <w:pPr>
        <w:rPr>
          <w:lang w:val="en-US"/>
        </w:rPr>
      </w:pPr>
    </w:p>
    <w:p w14:paraId="37247761" w14:textId="77777777" w:rsidR="00A32C9A" w:rsidRDefault="00CD605A" w:rsidP="00A32C9A">
      <w:pPr>
        <w:keepNext/>
        <w:jc w:val="center"/>
      </w:pPr>
      <w:r>
        <w:rPr>
          <w:noProof/>
          <w:lang w:val="en-US"/>
        </w:rPr>
        <w:drawing>
          <wp:inline distT="0" distB="0" distL="0" distR="0" wp14:anchorId="3C0480B0" wp14:editId="7B4BC78B">
            <wp:extent cx="5400040" cy="4164965"/>
            <wp:effectExtent l="0" t="0" r="0" b="6985"/>
            <wp:docPr id="5" name="Immagin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TransactionSystem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164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B82D3B" w14:textId="11A20AD3" w:rsidR="00CD605A" w:rsidRDefault="00A32C9A" w:rsidP="00A32C9A">
      <w:pPr>
        <w:pStyle w:val="Didascalia"/>
        <w:jc w:val="center"/>
        <w:rPr>
          <w:lang w:val="en-US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 xml:space="preserve"> - Miner's macro-role in the Nordic Blockchain network</w:t>
      </w:r>
    </w:p>
    <w:p w14:paraId="659AB910" w14:textId="77777777" w:rsidR="00CD605A" w:rsidRDefault="00CD605A" w:rsidP="007C67AB">
      <w:pPr>
        <w:rPr>
          <w:lang w:val="en-US"/>
        </w:rPr>
      </w:pPr>
    </w:p>
    <w:p w14:paraId="4FF8554E" w14:textId="4D7525D4" w:rsidR="00553EE0" w:rsidRDefault="00553EE0" w:rsidP="007C67AB">
      <w:pPr>
        <w:rPr>
          <w:lang w:val="en-US"/>
        </w:rPr>
      </w:pPr>
      <w:r>
        <w:rPr>
          <w:lang w:val="en-US"/>
        </w:rPr>
        <w:t xml:space="preserve">When a miner ends its verification process, a verdict is sent to the </w:t>
      </w:r>
      <w:r w:rsidR="00CD605A">
        <w:rPr>
          <w:lang w:val="en-US"/>
        </w:rPr>
        <w:t xml:space="preserve">Nordic Blockchain network </w:t>
      </w:r>
      <w:r w:rsidR="007B0728">
        <w:rPr>
          <w:lang w:val="en-US"/>
        </w:rPr>
        <w:t xml:space="preserve">by increasing </w:t>
      </w:r>
      <w:r w:rsidR="00481F04">
        <w:rPr>
          <w:lang w:val="en-US"/>
        </w:rPr>
        <w:t>the transaction’s</w:t>
      </w:r>
      <w:r w:rsidR="007B0728">
        <w:rPr>
          <w:lang w:val="en-US"/>
        </w:rPr>
        <w:t xml:space="preserve"> synchronized counter by 1.</w:t>
      </w:r>
    </w:p>
    <w:p w14:paraId="1DCB5355" w14:textId="527C7B42" w:rsidR="007B0728" w:rsidRDefault="007B0728" w:rsidP="007C67AB">
      <w:pPr>
        <w:rPr>
          <w:lang w:val="en-US"/>
        </w:rPr>
      </w:pPr>
    </w:p>
    <w:p w14:paraId="0C918313" w14:textId="1C911766" w:rsidR="00C84F88" w:rsidRDefault="00C84F88" w:rsidP="00C84F88">
      <w:pPr>
        <w:ind w:firstLine="567"/>
        <w:rPr>
          <w:lang w:val="en-US"/>
        </w:rPr>
      </w:pPr>
      <w:r>
        <w:rPr>
          <w:lang w:val="en-US"/>
        </w:rPr>
        <w:t xml:space="preserve">Once the confirmation counter of a transaction reaches </w:t>
      </w:r>
      <w:r w:rsidR="00AD240F">
        <w:rPr>
          <w:lang w:val="en-US"/>
        </w:rPr>
        <w:t xml:space="preserve">a </w:t>
      </w:r>
      <w:r w:rsidR="008D1B46">
        <w:rPr>
          <w:lang w:val="en-US"/>
        </w:rPr>
        <w:t>fair amount, the transaction is to be considered trustworthy, hence, confirmed and concluded</w:t>
      </w:r>
      <w:r w:rsidR="00A32C9A">
        <w:rPr>
          <w:lang w:val="en-US"/>
        </w:rPr>
        <w:t xml:space="preserve"> (Figure 3).</w:t>
      </w:r>
    </w:p>
    <w:p w14:paraId="5EC7F920" w14:textId="38AD2FD2" w:rsidR="008D1B46" w:rsidRDefault="008D1B46" w:rsidP="00C84F88">
      <w:pPr>
        <w:ind w:firstLine="567"/>
        <w:rPr>
          <w:lang w:val="en-US"/>
        </w:rPr>
      </w:pPr>
    </w:p>
    <w:p w14:paraId="33AF8942" w14:textId="3924976F" w:rsidR="00E55583" w:rsidRDefault="008D1B46" w:rsidP="00E55583">
      <w:pPr>
        <w:ind w:firstLine="567"/>
        <w:rPr>
          <w:lang w:val="en-US"/>
        </w:rPr>
      </w:pPr>
      <w:r>
        <w:rPr>
          <w:lang w:val="en-US"/>
        </w:rPr>
        <w:lastRenderedPageBreak/>
        <w:t xml:space="preserve">The process above described </w:t>
      </w:r>
      <w:r w:rsidR="00FB003D">
        <w:rPr>
          <w:lang w:val="en-US"/>
        </w:rPr>
        <w:t xml:space="preserve">may appear long, but given the correct setup of the nodes and resources allocated to the software and enough miner being run by the collaborative network, </w:t>
      </w:r>
      <w:r w:rsidR="000D72A7">
        <w:rPr>
          <w:lang w:val="en-US"/>
        </w:rPr>
        <w:t>the transaction time can be drastically cut to minutes (internationally) and the costs of the</w:t>
      </w:r>
      <w:r w:rsidR="007F6904">
        <w:rPr>
          <w:lang w:val="en-US"/>
        </w:rPr>
        <w:t xml:space="preserve"> transaction fees is reduced as well, due to a significant cut of bureaucracy processes that can now be slightly adapted to a natively </w:t>
      </w:r>
      <w:r w:rsidR="00BD2D57">
        <w:rPr>
          <w:lang w:val="en-US"/>
        </w:rPr>
        <w:t>semi-transparent system</w:t>
      </w:r>
      <w:r w:rsidR="00E55583">
        <w:rPr>
          <w:lang w:val="en-US"/>
        </w:rPr>
        <w:t xml:space="preserve">; therefore the more miner are deployed in the internal network the faster the transactions are processed, unlocking a significant scalability </w:t>
      </w:r>
      <w:r w:rsidR="00320FDD">
        <w:rPr>
          <w:lang w:val="en-US"/>
        </w:rPr>
        <w:t>solution by simply deploying more instances on running systems.</w:t>
      </w:r>
    </w:p>
    <w:p w14:paraId="4BD260E7" w14:textId="60DC671E" w:rsidR="00EB0A24" w:rsidRDefault="00EB0A24" w:rsidP="00E55583">
      <w:pPr>
        <w:ind w:firstLine="567"/>
        <w:rPr>
          <w:lang w:val="en-US"/>
        </w:rPr>
      </w:pPr>
    </w:p>
    <w:p w14:paraId="2CEF649C" w14:textId="005D89DD" w:rsidR="00C10DA7" w:rsidRPr="00C55793" w:rsidRDefault="00EB0A24" w:rsidP="0055425F">
      <w:pPr>
        <w:ind w:firstLine="567"/>
        <w:rPr>
          <w:lang w:val="en-US"/>
        </w:rPr>
      </w:pPr>
      <w:r>
        <w:rPr>
          <w:lang w:val="en-US"/>
        </w:rPr>
        <w:t xml:space="preserve">As of the monitoring, the miner’s process can be easily customized by adding custom steps, these can be </w:t>
      </w:r>
      <w:r w:rsidR="00314681">
        <w:rPr>
          <w:lang w:val="en-US"/>
        </w:rPr>
        <w:t xml:space="preserve">also the current existing monitoring platforms, allowing perfect modularity and extension of the whole Nordic Blockchain platform with little </w:t>
      </w:r>
      <w:r w:rsidR="00BC69A7">
        <w:rPr>
          <w:lang w:val="en-US"/>
        </w:rPr>
        <w:t>to no risk of unintentional sabotage/misconfiguration</w:t>
      </w:r>
      <w:r w:rsidR="00C8336C">
        <w:rPr>
          <w:lang w:val="en-US"/>
        </w:rPr>
        <w:t xml:space="preserve"> and an easier migration from previous platforms to Nordic Blockchain.</w:t>
      </w:r>
    </w:p>
    <w:p w14:paraId="7E864486" w14:textId="3F3445F6" w:rsidR="00645851" w:rsidRPr="00645851" w:rsidRDefault="00645851" w:rsidP="00645851">
      <w:pPr>
        <w:pStyle w:val="Titolo1"/>
        <w:rPr>
          <w:lang w:val="en-US"/>
        </w:rPr>
      </w:pPr>
      <w:bookmarkStart w:id="4" w:name="_Toc9871725"/>
      <w:r>
        <w:rPr>
          <w:lang w:val="en-US"/>
        </w:rPr>
        <w:t>Analysis</w:t>
      </w:r>
      <w:bookmarkEnd w:id="4"/>
    </w:p>
    <w:p w14:paraId="53F3E685" w14:textId="77B89057" w:rsidR="00ED3CDE" w:rsidRPr="00C55793" w:rsidRDefault="00C55793" w:rsidP="00645851">
      <w:pPr>
        <w:pStyle w:val="Titolo2"/>
        <w:rPr>
          <w:lang w:val="en-US"/>
        </w:rPr>
      </w:pPr>
      <w:bookmarkStart w:id="5" w:name="_Toc9871726"/>
      <w:r>
        <w:rPr>
          <w:lang w:val="en-US"/>
        </w:rPr>
        <w:t>Requirements</w:t>
      </w:r>
      <w:bookmarkEnd w:id="5"/>
    </w:p>
    <w:p w14:paraId="4EDF5E19" w14:textId="778D8CAF" w:rsidR="00ED3CDE" w:rsidRDefault="00D7499E" w:rsidP="00ED3CDE">
      <w:pPr>
        <w:rPr>
          <w:lang w:val="en-US"/>
        </w:rPr>
      </w:pPr>
      <w:r>
        <w:rPr>
          <w:lang w:val="en-US"/>
        </w:rPr>
        <w:t>The following are the requirements adopted for this project.</w:t>
      </w:r>
    </w:p>
    <w:p w14:paraId="6394FEB1" w14:textId="3DD5F133" w:rsidR="00D7499E" w:rsidRDefault="00D7499E" w:rsidP="00ED3CDE">
      <w:pPr>
        <w:rPr>
          <w:lang w:val="en-US"/>
        </w:rPr>
      </w:pPr>
      <w:r>
        <w:rPr>
          <w:lang w:val="en-US"/>
        </w:rPr>
        <w:t xml:space="preserve">The involved users in the various requirements are mainly of </w:t>
      </w:r>
      <w:r w:rsidR="009D0E82">
        <w:rPr>
          <w:lang w:val="en-US"/>
        </w:rPr>
        <w:t>three</w:t>
      </w:r>
      <w:r>
        <w:rPr>
          <w:lang w:val="en-US"/>
        </w:rPr>
        <w:t xml:space="preserve"> types:</w:t>
      </w:r>
      <w:r w:rsidR="007878F9">
        <w:rPr>
          <w:lang w:val="en-US"/>
        </w:rPr>
        <w:br/>
      </w:r>
    </w:p>
    <w:p w14:paraId="6D70A5C1" w14:textId="0D692B14" w:rsidR="00D7499E" w:rsidRPr="00D7499E" w:rsidRDefault="00D7499E" w:rsidP="00667CDD">
      <w:pPr>
        <w:pStyle w:val="Paragrafoelenco"/>
        <w:numPr>
          <w:ilvl w:val="0"/>
          <w:numId w:val="6"/>
        </w:numPr>
        <w:rPr>
          <w:lang w:val="en-US"/>
        </w:rPr>
      </w:pPr>
      <w:r w:rsidRPr="00D7499E">
        <w:rPr>
          <w:b/>
          <w:lang w:val="en-US"/>
        </w:rPr>
        <w:t>User</w:t>
      </w:r>
      <w:r w:rsidRPr="00D7499E">
        <w:rPr>
          <w:lang w:val="en-US"/>
        </w:rPr>
        <w:t xml:space="preserve"> – A bank customer, average user that has no knowledge of what is happening behind the scene.</w:t>
      </w:r>
      <w:r>
        <w:rPr>
          <w:lang w:val="en-US"/>
        </w:rPr>
        <w:br/>
      </w:r>
    </w:p>
    <w:p w14:paraId="0232C3FA" w14:textId="39C8F1D1" w:rsidR="00D7499E" w:rsidRDefault="00D7499E" w:rsidP="00667CDD">
      <w:pPr>
        <w:pStyle w:val="Paragrafoelenco"/>
        <w:numPr>
          <w:ilvl w:val="0"/>
          <w:numId w:val="6"/>
        </w:numPr>
        <w:rPr>
          <w:lang w:val="en-US"/>
        </w:rPr>
      </w:pPr>
      <w:r w:rsidRPr="00D7499E">
        <w:rPr>
          <w:b/>
          <w:lang w:val="en-US"/>
        </w:rPr>
        <w:t xml:space="preserve">Bank Operator </w:t>
      </w:r>
      <w:r w:rsidRPr="00D7499E">
        <w:rPr>
          <w:lang w:val="en-US"/>
        </w:rPr>
        <w:t>– A bank employee dedicated to the project, depending on its goal.</w:t>
      </w:r>
      <w:r w:rsidR="00C41A87">
        <w:rPr>
          <w:lang w:val="en-US"/>
        </w:rPr>
        <w:br/>
      </w:r>
    </w:p>
    <w:p w14:paraId="4112936A" w14:textId="6B3D2DA5" w:rsidR="00A630DA" w:rsidRPr="0055425F" w:rsidRDefault="00C41A87" w:rsidP="00A630DA">
      <w:pPr>
        <w:pStyle w:val="Paragrafoelenco"/>
        <w:numPr>
          <w:ilvl w:val="0"/>
          <w:numId w:val="6"/>
        </w:numPr>
        <w:rPr>
          <w:lang w:val="en-US"/>
        </w:rPr>
      </w:pPr>
      <w:r>
        <w:rPr>
          <w:b/>
          <w:lang w:val="en-US"/>
        </w:rPr>
        <w:t xml:space="preserve">Miner </w:t>
      </w:r>
      <w:r>
        <w:rPr>
          <w:lang w:val="en-US"/>
        </w:rPr>
        <w:t>– An automated system for transactions confirmation, that ensures security and validity.</w:t>
      </w:r>
      <w:r w:rsidR="00A630DA">
        <w:rPr>
          <w:lang w:val="en-US"/>
        </w:rPr>
        <w:br/>
      </w:r>
    </w:p>
    <w:p w14:paraId="341595CD" w14:textId="3830FB45" w:rsidR="00C55793" w:rsidRDefault="00C55793" w:rsidP="00C55793">
      <w:pPr>
        <w:pStyle w:val="Titolo2"/>
        <w:rPr>
          <w:lang w:val="en-US"/>
        </w:rPr>
      </w:pPr>
      <w:bookmarkStart w:id="6" w:name="_Toc9871727"/>
      <w:r w:rsidRPr="00C55793">
        <w:rPr>
          <w:lang w:val="en-US"/>
        </w:rPr>
        <w:lastRenderedPageBreak/>
        <w:t>Functional Requirements</w:t>
      </w:r>
      <w:bookmarkEnd w:id="6"/>
    </w:p>
    <w:p w14:paraId="306F5904" w14:textId="64F43951" w:rsidR="00C17C22" w:rsidRDefault="00DC420A" w:rsidP="00667CDD">
      <w:pPr>
        <w:pStyle w:val="Titolo9"/>
        <w:numPr>
          <w:ilvl w:val="0"/>
          <w:numId w:val="7"/>
        </w:numPr>
        <w:rPr>
          <w:lang w:val="en-US"/>
        </w:rPr>
      </w:pPr>
      <w:r>
        <w:rPr>
          <w:lang w:val="en-US"/>
        </w:rPr>
        <w:t>User must be able to interact with transactions.</w:t>
      </w:r>
    </w:p>
    <w:p w14:paraId="4E56F8F2" w14:textId="16DE5CAB" w:rsidR="00E832AE" w:rsidRDefault="00E832AE" w:rsidP="00E832AE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14D9B521" wp14:editId="60238769">
            <wp:extent cx="5400039" cy="3078864"/>
            <wp:effectExtent l="0" t="0" r="0" b="7620"/>
            <wp:docPr id="17" name="Immagin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TransactionUC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39" cy="30788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1509A6" w14:textId="7B2B25B6" w:rsidR="00342162" w:rsidRDefault="00DC420A" w:rsidP="00E832AE">
      <w:pPr>
        <w:rPr>
          <w:lang w:val="en-US"/>
        </w:rPr>
      </w:pPr>
      <w:r>
        <w:rPr>
          <w:lang w:val="en-US"/>
        </w:rPr>
        <w:t xml:space="preserve">A user </w:t>
      </w:r>
      <w:r w:rsidR="009963A6">
        <w:rPr>
          <w:lang w:val="en-US"/>
        </w:rPr>
        <w:t xml:space="preserve">must be able to create, show and </w:t>
      </w:r>
      <w:r w:rsidR="00D26416">
        <w:rPr>
          <w:lang w:val="en-US"/>
        </w:rPr>
        <w:t>gather information o</w:t>
      </w:r>
      <w:r w:rsidR="000E5D1A">
        <w:rPr>
          <w:lang w:val="en-US"/>
        </w:rPr>
        <w:t>f</w:t>
      </w:r>
      <w:r w:rsidR="00D26416">
        <w:rPr>
          <w:lang w:val="en-US"/>
        </w:rPr>
        <w:t xml:space="preserve"> his/her transactions or the ones he/she is receiving.</w:t>
      </w:r>
      <w:r w:rsidR="009851B3">
        <w:rPr>
          <w:lang w:val="en-US"/>
        </w:rPr>
        <w:br/>
      </w:r>
    </w:p>
    <w:p w14:paraId="7D096015" w14:textId="55729369" w:rsidR="003F3AFE" w:rsidRDefault="003F3AFE" w:rsidP="003F3AFE">
      <w:pPr>
        <w:pStyle w:val="Paragrafoelenco"/>
        <w:numPr>
          <w:ilvl w:val="0"/>
          <w:numId w:val="9"/>
        </w:numPr>
        <w:rPr>
          <w:lang w:val="en-US"/>
        </w:rPr>
      </w:pPr>
      <w:r>
        <w:rPr>
          <w:lang w:val="en-US"/>
        </w:rPr>
        <w:t>A transaction can be created by the user</w:t>
      </w:r>
      <w:r w:rsidR="00DD796E">
        <w:rPr>
          <w:lang w:val="en-US"/>
        </w:rPr>
        <w:t>:</w:t>
      </w:r>
    </w:p>
    <w:p w14:paraId="6E281E7A" w14:textId="77777777" w:rsidR="00406660" w:rsidRDefault="00D717F3" w:rsidP="00406660">
      <w:pPr>
        <w:pStyle w:val="Paragrafoelenco"/>
        <w:numPr>
          <w:ilvl w:val="1"/>
          <w:numId w:val="9"/>
        </w:numPr>
        <w:rPr>
          <w:lang w:val="en-US"/>
        </w:rPr>
      </w:pPr>
      <w:r>
        <w:rPr>
          <w:lang w:val="en-US"/>
        </w:rPr>
        <w:t>The transaction must be secured before transmission to the other nodes:</w:t>
      </w:r>
    </w:p>
    <w:p w14:paraId="19D8962E" w14:textId="0B79176E" w:rsidR="00F41275" w:rsidRPr="003F3AFE" w:rsidRDefault="00406660" w:rsidP="00406660">
      <w:pPr>
        <w:pStyle w:val="Paragrafoelenco"/>
        <w:numPr>
          <w:ilvl w:val="2"/>
          <w:numId w:val="9"/>
        </w:numPr>
        <w:rPr>
          <w:lang w:val="en-US"/>
        </w:rPr>
      </w:pPr>
      <w:r>
        <w:rPr>
          <w:lang w:val="en-US"/>
        </w:rPr>
        <w:t xml:space="preserve">The information must be properly encoded as the protocol dictates and </w:t>
      </w:r>
      <w:r w:rsidR="0004225F">
        <w:rPr>
          <w:lang w:val="en-US"/>
        </w:rPr>
        <w:t>must be checked for tampering.</w:t>
      </w:r>
      <w:r w:rsidR="00DD796E">
        <w:rPr>
          <w:lang w:val="en-US"/>
        </w:rPr>
        <w:br/>
      </w:r>
    </w:p>
    <w:p w14:paraId="246741FF" w14:textId="415252F5" w:rsidR="003F3AFE" w:rsidRDefault="00A71DB2" w:rsidP="00DD796E">
      <w:pPr>
        <w:pStyle w:val="Paragrafoelenco"/>
        <w:numPr>
          <w:ilvl w:val="0"/>
          <w:numId w:val="9"/>
        </w:numPr>
        <w:rPr>
          <w:lang w:val="en-US"/>
        </w:rPr>
      </w:pPr>
      <w:r>
        <w:rPr>
          <w:lang w:val="en-US"/>
        </w:rPr>
        <w:t xml:space="preserve">The transactions status can be </w:t>
      </w:r>
      <w:r w:rsidR="00AE4328">
        <w:rPr>
          <w:lang w:val="en-US"/>
        </w:rPr>
        <w:t>queried any time</w:t>
      </w:r>
      <w:r w:rsidR="00895437">
        <w:rPr>
          <w:lang w:val="en-US"/>
        </w:rPr>
        <w:t xml:space="preserve"> by the user</w:t>
      </w:r>
      <w:r w:rsidR="00DD796E">
        <w:rPr>
          <w:lang w:val="en-US"/>
        </w:rPr>
        <w:t>:</w:t>
      </w:r>
    </w:p>
    <w:p w14:paraId="47992E25" w14:textId="299F506C" w:rsidR="00CF6076" w:rsidRDefault="0004225F" w:rsidP="0004225F">
      <w:pPr>
        <w:pStyle w:val="Paragrafoelenco"/>
        <w:numPr>
          <w:ilvl w:val="1"/>
          <w:numId w:val="9"/>
        </w:numPr>
        <w:rPr>
          <w:lang w:val="en-US"/>
        </w:rPr>
      </w:pPr>
      <w:r>
        <w:rPr>
          <w:lang w:val="en-US"/>
        </w:rPr>
        <w:t>The query must contain the transaction ID as reference.</w:t>
      </w:r>
    </w:p>
    <w:p w14:paraId="715ADBA8" w14:textId="6C21E153" w:rsidR="009851B3" w:rsidRDefault="005F627B" w:rsidP="0089161C">
      <w:pPr>
        <w:pStyle w:val="Paragrafoelenco"/>
        <w:numPr>
          <w:ilvl w:val="1"/>
          <w:numId w:val="9"/>
        </w:numPr>
        <w:rPr>
          <w:lang w:val="en-US"/>
        </w:rPr>
      </w:pPr>
      <w:r>
        <w:rPr>
          <w:lang w:val="en-US"/>
        </w:rPr>
        <w:t xml:space="preserve">The request </w:t>
      </w:r>
      <w:r w:rsidR="0004225F">
        <w:rPr>
          <w:lang w:val="en-US"/>
        </w:rPr>
        <w:t>must be secured using the protocol’s specifications.</w:t>
      </w:r>
    </w:p>
    <w:p w14:paraId="6ACE2D94" w14:textId="1BBDCC30" w:rsidR="0089161C" w:rsidRPr="00DD796E" w:rsidRDefault="0089161C" w:rsidP="0089161C">
      <w:pPr>
        <w:pStyle w:val="Paragrafoelenco"/>
        <w:numPr>
          <w:ilvl w:val="1"/>
          <w:numId w:val="9"/>
        </w:numPr>
        <w:rPr>
          <w:lang w:val="en-US"/>
        </w:rPr>
      </w:pPr>
      <w:r>
        <w:rPr>
          <w:lang w:val="en-US"/>
        </w:rPr>
        <w:t>The response must not contain the asset value.</w:t>
      </w:r>
    </w:p>
    <w:p w14:paraId="19451247" w14:textId="44599274" w:rsidR="00C17C22" w:rsidRDefault="0073004A" w:rsidP="00667CDD">
      <w:pPr>
        <w:pStyle w:val="Titolo9"/>
        <w:numPr>
          <w:ilvl w:val="0"/>
          <w:numId w:val="7"/>
        </w:numPr>
        <w:rPr>
          <w:lang w:val="en-US"/>
        </w:rPr>
      </w:pPr>
      <w:r>
        <w:rPr>
          <w:lang w:val="en-US"/>
        </w:rPr>
        <w:lastRenderedPageBreak/>
        <w:t xml:space="preserve">Blockchain statistics must be </w:t>
      </w:r>
      <w:r w:rsidR="00027F01">
        <w:rPr>
          <w:lang w:val="en-US"/>
        </w:rPr>
        <w:t>available</w:t>
      </w:r>
      <w:r w:rsidR="004B1AA0">
        <w:rPr>
          <w:lang w:val="en-US"/>
        </w:rPr>
        <w:t xml:space="preserve"> to operator</w:t>
      </w:r>
    </w:p>
    <w:p w14:paraId="5A523B5F" w14:textId="7FDAAF58" w:rsidR="00422953" w:rsidRDefault="00A63AA2" w:rsidP="00422953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2CE3B8AF" wp14:editId="0B0BEA07">
            <wp:extent cx="5400040" cy="4086848"/>
            <wp:effectExtent l="0" t="0" r="0" b="9525"/>
            <wp:docPr id="18" name="Immagin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StatisticsUC.pn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868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D9008F" w14:textId="27FD6C0B" w:rsidR="00326190" w:rsidRDefault="00AC2CE3" w:rsidP="00C246B3">
      <w:pPr>
        <w:rPr>
          <w:lang w:val="en-US"/>
        </w:rPr>
      </w:pPr>
      <w:r>
        <w:rPr>
          <w:lang w:val="en-US"/>
        </w:rPr>
        <w:t xml:space="preserve">A bank operator can </w:t>
      </w:r>
      <w:r w:rsidR="00777117">
        <w:rPr>
          <w:lang w:val="en-US"/>
        </w:rPr>
        <w:t>query statistics of its</w:t>
      </w:r>
      <w:r w:rsidR="00027F01">
        <w:rPr>
          <w:lang w:val="en-US"/>
        </w:rPr>
        <w:t xml:space="preserve"> bank</w:t>
      </w:r>
      <w:r w:rsidR="00777117">
        <w:rPr>
          <w:lang w:val="en-US"/>
        </w:rPr>
        <w:t xml:space="preserve"> node:</w:t>
      </w:r>
      <w:r w:rsidR="00C246B3">
        <w:rPr>
          <w:lang w:val="en-US"/>
        </w:rPr>
        <w:t xml:space="preserve"> </w:t>
      </w:r>
    </w:p>
    <w:p w14:paraId="360CF416" w14:textId="60FFCCE7" w:rsidR="001C142A" w:rsidRPr="00777117" w:rsidRDefault="001C142A" w:rsidP="00777117">
      <w:pPr>
        <w:pStyle w:val="Paragrafoelenco"/>
        <w:numPr>
          <w:ilvl w:val="0"/>
          <w:numId w:val="10"/>
        </w:numPr>
        <w:rPr>
          <w:lang w:val="en-US"/>
        </w:rPr>
      </w:pPr>
      <w:r>
        <w:rPr>
          <w:lang w:val="en-US"/>
        </w:rPr>
        <w:t xml:space="preserve">The response must </w:t>
      </w:r>
      <w:r w:rsidR="00C246B3">
        <w:rPr>
          <w:lang w:val="en-US"/>
        </w:rPr>
        <w:t>respect the protocol’s specifications.</w:t>
      </w:r>
    </w:p>
    <w:p w14:paraId="1C7C2F2F" w14:textId="53CC9F01" w:rsidR="00D7499E" w:rsidRDefault="00C17C22" w:rsidP="00667CDD">
      <w:pPr>
        <w:pStyle w:val="Titolo9"/>
        <w:numPr>
          <w:ilvl w:val="0"/>
          <w:numId w:val="7"/>
        </w:numPr>
        <w:rPr>
          <w:lang w:val="en-US"/>
        </w:rPr>
      </w:pPr>
      <w:r>
        <w:rPr>
          <w:lang w:val="en-US"/>
        </w:rPr>
        <w:lastRenderedPageBreak/>
        <w:t>Transaction confirm</w:t>
      </w:r>
      <w:r w:rsidR="006841B8" w:rsidRPr="000169C2">
        <w:rPr>
          <w:lang w:val="en-US"/>
        </w:rPr>
        <w:t xml:space="preserve"> </w:t>
      </w:r>
      <w:r w:rsidR="004E6762" w:rsidRPr="000169C2">
        <w:rPr>
          <w:lang w:val="en-US"/>
        </w:rPr>
        <w:br/>
      </w:r>
    </w:p>
    <w:p w14:paraId="5E5F89E9" w14:textId="3A30C68D" w:rsidR="004276B7" w:rsidRDefault="004276B7" w:rsidP="004276B7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62CEFD0A" wp14:editId="264C4CA3">
            <wp:extent cx="5400040" cy="3378033"/>
            <wp:effectExtent l="0" t="0" r="0" b="0"/>
            <wp:docPr id="20" name="Immagin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ConfirmTxUC.pn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8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7070EA" w14:textId="39C8C36B" w:rsidR="0064074C" w:rsidRDefault="0064074C" w:rsidP="004276B7">
      <w:pPr>
        <w:rPr>
          <w:lang w:val="en-US"/>
        </w:rPr>
      </w:pPr>
      <w:r>
        <w:rPr>
          <w:lang w:val="en-US"/>
        </w:rPr>
        <w:t>The miner must be able to confirm the transaction and increase the confirmation status counter by one:</w:t>
      </w:r>
    </w:p>
    <w:p w14:paraId="65FDADDF" w14:textId="0DC406B3" w:rsidR="0064074C" w:rsidRDefault="0064074C" w:rsidP="0064074C">
      <w:pPr>
        <w:pStyle w:val="Paragrafoelenco"/>
        <w:numPr>
          <w:ilvl w:val="0"/>
          <w:numId w:val="11"/>
        </w:numPr>
        <w:rPr>
          <w:lang w:val="en-US"/>
        </w:rPr>
      </w:pPr>
      <w:r>
        <w:rPr>
          <w:lang w:val="en-US"/>
        </w:rPr>
        <w:t xml:space="preserve">The miner must be able to retrieve the latest </w:t>
      </w:r>
      <w:r w:rsidR="00186E05">
        <w:rPr>
          <w:lang w:val="en-US"/>
        </w:rPr>
        <w:t xml:space="preserve">transactions </w:t>
      </w:r>
      <w:r w:rsidR="00423625">
        <w:rPr>
          <w:lang w:val="en-US"/>
        </w:rPr>
        <w:t>by asking to the node.</w:t>
      </w:r>
    </w:p>
    <w:p w14:paraId="6BC4352D" w14:textId="736D3D58" w:rsidR="00186E05" w:rsidRDefault="00CD7E91" w:rsidP="0064074C">
      <w:pPr>
        <w:pStyle w:val="Paragrafoelenco"/>
        <w:numPr>
          <w:ilvl w:val="0"/>
          <w:numId w:val="11"/>
        </w:numPr>
        <w:rPr>
          <w:lang w:val="en-US"/>
        </w:rPr>
      </w:pPr>
      <w:r>
        <w:rPr>
          <w:lang w:val="en-US"/>
        </w:rPr>
        <w:t xml:space="preserve">The transaction request must be </w:t>
      </w:r>
      <w:r w:rsidR="00265966">
        <w:rPr>
          <w:lang w:val="en-US"/>
        </w:rPr>
        <w:t>elaborated,</w:t>
      </w:r>
      <w:r>
        <w:rPr>
          <w:lang w:val="en-US"/>
        </w:rPr>
        <w:t xml:space="preserve"> and a verdict must be chosen</w:t>
      </w:r>
      <w:r w:rsidR="00423625">
        <w:rPr>
          <w:lang w:val="en-US"/>
        </w:rPr>
        <w:t>.</w:t>
      </w:r>
    </w:p>
    <w:p w14:paraId="15B62CBE" w14:textId="476F924D" w:rsidR="00265966" w:rsidRPr="0064074C" w:rsidRDefault="00265966" w:rsidP="0064074C">
      <w:pPr>
        <w:pStyle w:val="Paragrafoelenco"/>
        <w:numPr>
          <w:ilvl w:val="0"/>
          <w:numId w:val="11"/>
        </w:numPr>
        <w:rPr>
          <w:lang w:val="en-US"/>
        </w:rPr>
      </w:pPr>
      <w:r>
        <w:rPr>
          <w:lang w:val="en-US"/>
        </w:rPr>
        <w:t>The verdict must be transmitted</w:t>
      </w:r>
      <w:r w:rsidR="00425B02">
        <w:rPr>
          <w:lang w:val="en-US"/>
        </w:rPr>
        <w:t xml:space="preserve"> to the bank node</w:t>
      </w:r>
      <w:r w:rsidR="00423625">
        <w:rPr>
          <w:lang w:val="en-US"/>
        </w:rPr>
        <w:t>.</w:t>
      </w:r>
    </w:p>
    <w:p w14:paraId="71214F02" w14:textId="77AE3764" w:rsidR="00C55793" w:rsidRDefault="00C55793" w:rsidP="00C55793">
      <w:pPr>
        <w:pStyle w:val="Titolo2"/>
        <w:rPr>
          <w:lang w:val="en-US"/>
        </w:rPr>
      </w:pPr>
      <w:bookmarkStart w:id="7" w:name="_Toc9871728"/>
      <w:r w:rsidRPr="00C55793">
        <w:rPr>
          <w:lang w:val="en-US"/>
        </w:rPr>
        <w:t>Non-Functional Requirements</w:t>
      </w:r>
      <w:bookmarkEnd w:id="7"/>
    </w:p>
    <w:p w14:paraId="5CB38821" w14:textId="75247FE0" w:rsidR="0004225F" w:rsidRPr="0004225F" w:rsidRDefault="007E5BA8" w:rsidP="0004225F">
      <w:pPr>
        <w:pStyle w:val="Paragrafoelenco"/>
        <w:numPr>
          <w:ilvl w:val="0"/>
          <w:numId w:val="18"/>
        </w:numPr>
        <w:rPr>
          <w:lang w:val="en-US"/>
        </w:rPr>
      </w:pPr>
      <w:r w:rsidRPr="007E5BA8">
        <w:rPr>
          <w:lang w:val="en-US"/>
        </w:rPr>
        <w:t>The transaction request transmission should happen within 2 seconds after compilation and confirmation of the operation.</w:t>
      </w:r>
    </w:p>
    <w:p w14:paraId="6E7A4C07" w14:textId="5064A4D7" w:rsidR="0004225F" w:rsidRDefault="0004225F" w:rsidP="0004225F">
      <w:pPr>
        <w:pStyle w:val="Paragrafoelenco"/>
        <w:numPr>
          <w:ilvl w:val="0"/>
          <w:numId w:val="18"/>
        </w:numPr>
        <w:rPr>
          <w:lang w:val="en-US"/>
        </w:rPr>
      </w:pPr>
      <w:r>
        <w:rPr>
          <w:lang w:val="en-US"/>
        </w:rPr>
        <w:t>The resulting data from transaction status query must be transmitted to the requesting user within 10 seconds from the request.</w:t>
      </w:r>
    </w:p>
    <w:p w14:paraId="4014ADAA" w14:textId="24F60680" w:rsidR="00C246B3" w:rsidRDefault="00C246B3" w:rsidP="0004225F">
      <w:pPr>
        <w:pStyle w:val="Paragrafoelenco"/>
        <w:numPr>
          <w:ilvl w:val="0"/>
          <w:numId w:val="18"/>
        </w:numPr>
        <w:rPr>
          <w:lang w:val="en-US"/>
        </w:rPr>
      </w:pPr>
      <w:r>
        <w:rPr>
          <w:lang w:val="en-US"/>
        </w:rPr>
        <w:t>The response of the statistics query must happen within 10 seconds.</w:t>
      </w:r>
    </w:p>
    <w:p w14:paraId="0F965FCB" w14:textId="16E5A4FF" w:rsidR="007E5BA8" w:rsidRDefault="007E5BA8" w:rsidP="007E5BA8">
      <w:pPr>
        <w:pStyle w:val="Paragrafoelenco"/>
        <w:rPr>
          <w:lang w:val="en-US"/>
        </w:rPr>
      </w:pPr>
    </w:p>
    <w:p w14:paraId="02F79199" w14:textId="77777777" w:rsidR="007E5BA8" w:rsidRPr="007E5BA8" w:rsidRDefault="007E5BA8" w:rsidP="007E5BA8">
      <w:pPr>
        <w:pStyle w:val="Paragrafoelenco"/>
        <w:rPr>
          <w:lang w:val="en-US"/>
        </w:rPr>
      </w:pPr>
    </w:p>
    <w:p w14:paraId="6393FACF" w14:textId="04354CBB" w:rsidR="008750E1" w:rsidRPr="008750E1" w:rsidRDefault="00914AF7" w:rsidP="00667CDD">
      <w:pPr>
        <w:pStyle w:val="Paragrafoelenco"/>
        <w:numPr>
          <w:ilvl w:val="0"/>
          <w:numId w:val="8"/>
        </w:numPr>
        <w:rPr>
          <w:szCs w:val="22"/>
          <w:lang w:val="en-US"/>
        </w:rPr>
      </w:pPr>
      <w:r>
        <w:rPr>
          <w:b/>
          <w:szCs w:val="22"/>
          <w:lang w:val="en-US"/>
        </w:rPr>
        <w:lastRenderedPageBreak/>
        <w:t>Performance</w:t>
      </w:r>
    </w:p>
    <w:p w14:paraId="276E72DE" w14:textId="0CAD6E28" w:rsidR="00914AF7" w:rsidRDefault="00914AF7" w:rsidP="0039516A">
      <w:pPr>
        <w:ind w:left="1080"/>
        <w:rPr>
          <w:szCs w:val="22"/>
          <w:lang w:val="en-US"/>
        </w:rPr>
      </w:pPr>
      <w:r>
        <w:rPr>
          <w:szCs w:val="22"/>
          <w:lang w:val="en-US"/>
        </w:rPr>
        <w:t>The Quality of Service offered by the software strictly depends on the performance of the system the bank decides to install</w:t>
      </w:r>
      <w:r w:rsidR="008750E1">
        <w:rPr>
          <w:szCs w:val="22"/>
          <w:lang w:val="en-US"/>
        </w:rPr>
        <w:t>.</w:t>
      </w:r>
    </w:p>
    <w:p w14:paraId="0C3FFDC0" w14:textId="6F479DBD" w:rsidR="008750E1" w:rsidRPr="008750E1" w:rsidRDefault="008750E1" w:rsidP="00667CDD">
      <w:pPr>
        <w:pStyle w:val="Paragrafoelenco"/>
        <w:numPr>
          <w:ilvl w:val="1"/>
          <w:numId w:val="8"/>
        </w:numPr>
        <w:rPr>
          <w:szCs w:val="22"/>
          <w:lang w:val="en-US"/>
        </w:rPr>
      </w:pPr>
      <w:r>
        <w:rPr>
          <w:szCs w:val="22"/>
          <w:lang w:val="en-US"/>
        </w:rPr>
        <w:t>Network – It is heavily encouraged to monitor bandwidth usage as a blockchain may have lots of network operations.</w:t>
      </w:r>
    </w:p>
    <w:p w14:paraId="09D9E61A" w14:textId="7BBED143" w:rsidR="008750E1" w:rsidRPr="008750E1" w:rsidRDefault="008750E1" w:rsidP="00667CDD">
      <w:pPr>
        <w:pStyle w:val="Paragrafoelenco"/>
        <w:numPr>
          <w:ilvl w:val="1"/>
          <w:numId w:val="8"/>
        </w:numPr>
        <w:rPr>
          <w:szCs w:val="22"/>
          <w:lang w:val="en-US"/>
        </w:rPr>
      </w:pPr>
      <w:r>
        <w:rPr>
          <w:szCs w:val="22"/>
          <w:lang w:val="en-US"/>
        </w:rPr>
        <w:t xml:space="preserve">Virtual space – The fork of a blockchain may become bigger and bigger by the time, virtual space is the main resource </w:t>
      </w:r>
      <w:r w:rsidR="001538A5">
        <w:rPr>
          <w:szCs w:val="22"/>
          <w:lang w:val="en-US"/>
        </w:rPr>
        <w:t xml:space="preserve">that </w:t>
      </w:r>
      <w:r w:rsidR="000B7841">
        <w:rPr>
          <w:szCs w:val="22"/>
          <w:lang w:val="en-US"/>
        </w:rPr>
        <w:t>should</w:t>
      </w:r>
      <w:r w:rsidR="001538A5">
        <w:rPr>
          <w:szCs w:val="22"/>
          <w:lang w:val="en-US"/>
        </w:rPr>
        <w:t xml:space="preserve"> be </w:t>
      </w:r>
      <w:r>
        <w:rPr>
          <w:szCs w:val="22"/>
          <w:lang w:val="en-US"/>
        </w:rPr>
        <w:t>scalable.</w:t>
      </w:r>
    </w:p>
    <w:p w14:paraId="1FC16C35" w14:textId="77777777" w:rsidR="007E1152" w:rsidRPr="00914AF7" w:rsidRDefault="007E1152" w:rsidP="00914AF7">
      <w:pPr>
        <w:jc w:val="both"/>
        <w:rPr>
          <w:szCs w:val="22"/>
          <w:lang w:val="en-US"/>
        </w:rPr>
      </w:pPr>
    </w:p>
    <w:p w14:paraId="586FA395" w14:textId="41173F73" w:rsidR="00914AF7" w:rsidRPr="008750E1" w:rsidRDefault="00914AF7" w:rsidP="00667CDD">
      <w:pPr>
        <w:pStyle w:val="Paragrafoelenco"/>
        <w:numPr>
          <w:ilvl w:val="0"/>
          <w:numId w:val="8"/>
        </w:numPr>
        <w:jc w:val="both"/>
        <w:rPr>
          <w:szCs w:val="22"/>
          <w:lang w:val="en-US"/>
        </w:rPr>
      </w:pPr>
      <w:r>
        <w:rPr>
          <w:b/>
          <w:szCs w:val="22"/>
          <w:lang w:val="en-US"/>
        </w:rPr>
        <w:t>Operating constraints</w:t>
      </w:r>
    </w:p>
    <w:p w14:paraId="6E1BB0A7" w14:textId="71C3558F" w:rsidR="008750E1" w:rsidRPr="00975918" w:rsidRDefault="008750E1" w:rsidP="00975918">
      <w:pPr>
        <w:ind w:left="1080"/>
        <w:rPr>
          <w:szCs w:val="22"/>
          <w:lang w:val="en-US"/>
        </w:rPr>
      </w:pPr>
      <w:r>
        <w:rPr>
          <w:szCs w:val="22"/>
          <w:lang w:val="en-US"/>
        </w:rPr>
        <w:t xml:space="preserve">It is required by the whole bank systems to be connected to a common </w:t>
      </w:r>
      <w:r w:rsidR="00E5398E">
        <w:rPr>
          <w:szCs w:val="22"/>
          <w:lang w:val="en-US"/>
        </w:rPr>
        <w:t>network</w:t>
      </w:r>
      <w:r>
        <w:rPr>
          <w:szCs w:val="22"/>
          <w:lang w:val="en-US"/>
        </w:rPr>
        <w:t xml:space="preserve"> </w:t>
      </w:r>
      <w:r w:rsidR="00E5398E">
        <w:rPr>
          <w:szCs w:val="22"/>
          <w:lang w:val="en-US"/>
        </w:rPr>
        <w:t>for communication</w:t>
      </w:r>
      <w:r>
        <w:rPr>
          <w:szCs w:val="22"/>
          <w:lang w:val="en-US"/>
        </w:rPr>
        <w:t xml:space="preserve"> to work properly</w:t>
      </w:r>
      <w:r w:rsidR="00E5398E">
        <w:rPr>
          <w:szCs w:val="22"/>
          <w:lang w:val="en-US"/>
        </w:rPr>
        <w:t xml:space="preserve"> preferably using VPNs</w:t>
      </w:r>
      <w:r>
        <w:rPr>
          <w:szCs w:val="22"/>
          <w:lang w:val="en-US"/>
        </w:rPr>
        <w:t>, ensuring also additional security and layer of isolation.</w:t>
      </w:r>
      <w:r w:rsidR="00975918" w:rsidRPr="00975918">
        <w:rPr>
          <w:szCs w:val="22"/>
          <w:lang w:val="en-US"/>
        </w:rPr>
        <w:t xml:space="preserve"> </w:t>
      </w:r>
      <w:r w:rsidRPr="00975918">
        <w:rPr>
          <w:szCs w:val="22"/>
          <w:lang w:val="en-US"/>
        </w:rPr>
        <w:br/>
      </w:r>
    </w:p>
    <w:p w14:paraId="1C432EF4" w14:textId="775EFFCA" w:rsidR="00914AF7" w:rsidRPr="008750E1" w:rsidRDefault="00914AF7" w:rsidP="00667CDD">
      <w:pPr>
        <w:pStyle w:val="Paragrafoelenco"/>
        <w:numPr>
          <w:ilvl w:val="0"/>
          <w:numId w:val="8"/>
        </w:numPr>
        <w:jc w:val="both"/>
        <w:rPr>
          <w:szCs w:val="22"/>
          <w:lang w:val="en-US"/>
        </w:rPr>
      </w:pPr>
      <w:r>
        <w:rPr>
          <w:b/>
          <w:szCs w:val="22"/>
          <w:lang w:val="en-US"/>
        </w:rPr>
        <w:t>Security</w:t>
      </w:r>
    </w:p>
    <w:p w14:paraId="5F5D398B" w14:textId="3CDB103C" w:rsidR="00ED3CDE" w:rsidRPr="00B0459F" w:rsidRDefault="008750E1" w:rsidP="00B0459F">
      <w:pPr>
        <w:pStyle w:val="Paragrafoelenco"/>
        <w:ind w:left="1080"/>
        <w:jc w:val="both"/>
        <w:rPr>
          <w:szCs w:val="22"/>
          <w:lang w:val="en-US"/>
        </w:rPr>
      </w:pPr>
      <w:r>
        <w:rPr>
          <w:szCs w:val="22"/>
          <w:lang w:val="en-US"/>
        </w:rPr>
        <w:t xml:space="preserve">The system must use known and approved cryptography </w:t>
      </w:r>
      <w:r w:rsidR="00AF7090">
        <w:rPr>
          <w:szCs w:val="22"/>
          <w:lang w:val="en-US"/>
        </w:rPr>
        <w:t>mechanisms to guarantee security of the blockchain, the current asymmetric cryptography algorithm is RSA, can be upgraded to ECD</w:t>
      </w:r>
      <w:r w:rsidR="000B3667">
        <w:rPr>
          <w:szCs w:val="22"/>
          <w:lang w:val="en-US"/>
        </w:rPr>
        <w:t>H</w:t>
      </w:r>
      <w:r w:rsidR="00AF7090">
        <w:rPr>
          <w:szCs w:val="22"/>
          <w:lang w:val="en-US"/>
        </w:rPr>
        <w:t xml:space="preserve"> for better security measure.</w:t>
      </w:r>
      <w:r w:rsidR="00C0111E">
        <w:rPr>
          <w:szCs w:val="22"/>
          <w:lang w:val="en-US"/>
        </w:rPr>
        <w:br/>
        <w:t>It is also necessary for production usage a layer of security for network communication protocol.</w:t>
      </w:r>
      <w:r w:rsidR="00ED3CDE" w:rsidRPr="00C55793">
        <w:rPr>
          <w:lang w:val="en-US"/>
        </w:rPr>
        <w:br w:type="page"/>
      </w:r>
    </w:p>
    <w:p w14:paraId="6CBED065" w14:textId="7EC05AF0" w:rsidR="00FE13BF" w:rsidRDefault="0000426E" w:rsidP="00FE13BF">
      <w:pPr>
        <w:pStyle w:val="Titolo1"/>
        <w:rPr>
          <w:lang w:val="en-US"/>
        </w:rPr>
      </w:pPr>
      <w:bookmarkStart w:id="8" w:name="_Toc9871729"/>
      <w:r w:rsidRPr="0000426E">
        <w:rPr>
          <w:lang w:val="en-US"/>
        </w:rPr>
        <w:lastRenderedPageBreak/>
        <w:t>Design</w:t>
      </w:r>
      <w:bookmarkEnd w:id="8"/>
    </w:p>
    <w:p w14:paraId="16A79D48" w14:textId="4114E7AB" w:rsidR="00312164" w:rsidRPr="001E5C67" w:rsidRDefault="0049500E" w:rsidP="001E5C67">
      <w:pPr>
        <w:rPr>
          <w:lang w:val="en-US"/>
        </w:rPr>
      </w:pPr>
      <w:r>
        <w:rPr>
          <w:lang w:val="en-US"/>
        </w:rPr>
        <w:t>The following section describes the main components of the software</w:t>
      </w:r>
      <w:r w:rsidR="00BF30FA">
        <w:rPr>
          <w:lang w:val="en-US"/>
        </w:rPr>
        <w:t xml:space="preserve">, highlighting relevant information for comprehension of the subject and the mechanism of </w:t>
      </w:r>
      <w:r w:rsidR="00312164">
        <w:rPr>
          <w:lang w:val="en-US"/>
        </w:rPr>
        <w:t>functioning.</w:t>
      </w:r>
    </w:p>
    <w:p w14:paraId="0F231791" w14:textId="354DE91D" w:rsidR="00FE13BF" w:rsidRDefault="00FE13BF" w:rsidP="00FE13BF">
      <w:pPr>
        <w:pStyle w:val="Titolo2"/>
        <w:rPr>
          <w:lang w:val="en-US"/>
        </w:rPr>
      </w:pPr>
      <w:bookmarkStart w:id="9" w:name="_Toc9871730"/>
      <w:r>
        <w:rPr>
          <w:lang w:val="en-US"/>
        </w:rPr>
        <w:t>Entity structures</w:t>
      </w:r>
      <w:bookmarkEnd w:id="9"/>
    </w:p>
    <w:p w14:paraId="5D6397C4" w14:textId="469D0CEB" w:rsidR="001E5C67" w:rsidRDefault="00362F55" w:rsidP="001E5C67">
      <w:pPr>
        <w:pStyle w:val="Titolo3"/>
        <w:rPr>
          <w:lang w:val="en-US"/>
        </w:rPr>
      </w:pPr>
      <w:bookmarkStart w:id="10" w:name="_Toc9871731"/>
      <w:r>
        <w:rPr>
          <w:lang w:val="en-US"/>
        </w:rPr>
        <w:t>Transaction</w:t>
      </w:r>
      <w:bookmarkEnd w:id="10"/>
    </w:p>
    <w:p w14:paraId="12057468" w14:textId="493FC3CF" w:rsidR="00362F55" w:rsidRDefault="00362F55" w:rsidP="00362F55">
      <w:pPr>
        <w:rPr>
          <w:lang w:val="en-US"/>
        </w:rPr>
      </w:pPr>
      <w:r>
        <w:rPr>
          <w:lang w:val="en-US"/>
        </w:rPr>
        <w:t xml:space="preserve">The transaction is the </w:t>
      </w:r>
      <w:r w:rsidR="00031F64">
        <w:rPr>
          <w:lang w:val="en-US"/>
        </w:rPr>
        <w:t>entity containing vital information for the asset transfer from a user to another</w:t>
      </w:r>
      <w:r w:rsidR="00607462">
        <w:rPr>
          <w:lang w:val="en-US"/>
        </w:rPr>
        <w:t>, containing:</w:t>
      </w:r>
      <w:r w:rsidR="004F0CB9">
        <w:rPr>
          <w:lang w:val="en-US"/>
        </w:rPr>
        <w:br/>
      </w:r>
    </w:p>
    <w:p w14:paraId="0A723F6F" w14:textId="3F289EC7" w:rsidR="00607462" w:rsidRDefault="00607462" w:rsidP="00607462">
      <w:pPr>
        <w:pStyle w:val="Paragrafoelenco"/>
        <w:numPr>
          <w:ilvl w:val="0"/>
          <w:numId w:val="13"/>
        </w:numPr>
        <w:rPr>
          <w:lang w:val="en-US"/>
        </w:rPr>
      </w:pPr>
      <w:r w:rsidRPr="00B661D4">
        <w:rPr>
          <w:b/>
          <w:lang w:val="en-US"/>
        </w:rPr>
        <w:t>Sender Address</w:t>
      </w:r>
      <w:r>
        <w:rPr>
          <w:lang w:val="en-US"/>
        </w:rPr>
        <w:t xml:space="preserve"> – The sender’s address (identifier).</w:t>
      </w:r>
    </w:p>
    <w:p w14:paraId="66881877" w14:textId="1EECA9A9" w:rsidR="00607462" w:rsidRDefault="000B0AA1" w:rsidP="00607462">
      <w:pPr>
        <w:pStyle w:val="Paragrafoelenco"/>
        <w:numPr>
          <w:ilvl w:val="0"/>
          <w:numId w:val="13"/>
        </w:numPr>
        <w:rPr>
          <w:lang w:val="en-US"/>
        </w:rPr>
      </w:pPr>
      <w:r w:rsidRPr="00B661D4">
        <w:rPr>
          <w:b/>
          <w:lang w:val="en-US"/>
        </w:rPr>
        <w:t>Receiver Address</w:t>
      </w:r>
      <w:r>
        <w:rPr>
          <w:lang w:val="en-US"/>
        </w:rPr>
        <w:t xml:space="preserve"> – The receiving user’s address (identifier).</w:t>
      </w:r>
    </w:p>
    <w:p w14:paraId="16C25CC8" w14:textId="10D79194" w:rsidR="00E4007E" w:rsidRDefault="000B0AA1" w:rsidP="00E4007E">
      <w:pPr>
        <w:pStyle w:val="Paragrafoelenco"/>
        <w:numPr>
          <w:ilvl w:val="0"/>
          <w:numId w:val="13"/>
        </w:numPr>
        <w:rPr>
          <w:lang w:val="en-US"/>
        </w:rPr>
      </w:pPr>
      <w:r w:rsidRPr="00B661D4">
        <w:rPr>
          <w:b/>
          <w:lang w:val="en-US"/>
        </w:rPr>
        <w:t>Asset Value</w:t>
      </w:r>
      <w:r>
        <w:rPr>
          <w:lang w:val="en-US"/>
        </w:rPr>
        <w:t xml:space="preserve"> – The</w:t>
      </w:r>
      <w:r w:rsidR="00E4007E">
        <w:rPr>
          <w:lang w:val="en-US"/>
        </w:rPr>
        <w:t xml:space="preserve"> value of the asset being transferred (e.g. money).</w:t>
      </w:r>
    </w:p>
    <w:p w14:paraId="05B934D8" w14:textId="576980A0" w:rsidR="001E5C67" w:rsidRDefault="001E5C67" w:rsidP="001E5C67">
      <w:pPr>
        <w:rPr>
          <w:color w:val="FF0000"/>
          <w:lang w:val="en-US"/>
        </w:rPr>
      </w:pPr>
    </w:p>
    <w:p w14:paraId="05785A1D" w14:textId="4222BFD8" w:rsidR="00454694" w:rsidRPr="001E5C67" w:rsidRDefault="00454694" w:rsidP="001E5C67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4A268820" wp14:editId="0115946B">
            <wp:extent cx="5035192" cy="4086860"/>
            <wp:effectExtent l="0" t="0" r="0" b="8890"/>
            <wp:docPr id="11" name="Immagin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tr_transaction.pn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5192" cy="4086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EF31A8" w14:textId="184D4E6E" w:rsidR="00FE13BF" w:rsidRDefault="00FE13BF" w:rsidP="00FE13BF">
      <w:pPr>
        <w:pStyle w:val="Titolo3"/>
        <w:rPr>
          <w:lang w:val="en-US"/>
        </w:rPr>
      </w:pPr>
      <w:bookmarkStart w:id="11" w:name="_Toc9871732"/>
      <w:r>
        <w:rPr>
          <w:lang w:val="en-US"/>
        </w:rPr>
        <w:t>Block</w:t>
      </w:r>
      <w:bookmarkEnd w:id="11"/>
    </w:p>
    <w:p w14:paraId="335F5A02" w14:textId="6EEA019A" w:rsidR="001E5C67" w:rsidRDefault="00E4007E" w:rsidP="001E5C67">
      <w:pPr>
        <w:rPr>
          <w:lang w:val="en-US"/>
        </w:rPr>
      </w:pPr>
      <w:r>
        <w:rPr>
          <w:lang w:val="en-US"/>
        </w:rPr>
        <w:t xml:space="preserve">The block is the container </w:t>
      </w:r>
      <w:r w:rsidR="00013589">
        <w:rPr>
          <w:lang w:val="en-US"/>
        </w:rPr>
        <w:t>of transactions</w:t>
      </w:r>
      <w:r w:rsidR="0053400A">
        <w:rPr>
          <w:lang w:val="en-US"/>
        </w:rPr>
        <w:t xml:space="preserve"> being synchronized between multiple nodes, the block can be of two types:</w:t>
      </w:r>
      <w:r w:rsidR="00B661D4">
        <w:rPr>
          <w:lang w:val="en-US"/>
        </w:rPr>
        <w:br/>
      </w:r>
    </w:p>
    <w:p w14:paraId="5B27F77E" w14:textId="2C12F912" w:rsidR="0053400A" w:rsidRDefault="0053400A" w:rsidP="0053400A">
      <w:pPr>
        <w:pStyle w:val="Paragrafoelenco"/>
        <w:numPr>
          <w:ilvl w:val="0"/>
          <w:numId w:val="14"/>
        </w:numPr>
        <w:rPr>
          <w:lang w:val="en-US"/>
        </w:rPr>
      </w:pPr>
      <w:r w:rsidRPr="00B661D4">
        <w:rPr>
          <w:b/>
          <w:lang w:val="en-US"/>
        </w:rPr>
        <w:t>Pending Block</w:t>
      </w:r>
      <w:r>
        <w:rPr>
          <w:lang w:val="en-US"/>
        </w:rPr>
        <w:t xml:space="preserve"> – The current block being </w:t>
      </w:r>
      <w:r w:rsidR="00526E16">
        <w:rPr>
          <w:lang w:val="en-US"/>
        </w:rPr>
        <w:t>filled with confirmed transactions, still not synchronized between all the nodes and it is still editable.</w:t>
      </w:r>
    </w:p>
    <w:p w14:paraId="39C2B261" w14:textId="5DDF3B4C" w:rsidR="00526E16" w:rsidRDefault="00526E16" w:rsidP="0053400A">
      <w:pPr>
        <w:pStyle w:val="Paragrafoelenco"/>
        <w:numPr>
          <w:ilvl w:val="0"/>
          <w:numId w:val="14"/>
        </w:numPr>
        <w:rPr>
          <w:lang w:val="en-US"/>
        </w:rPr>
      </w:pPr>
      <w:r w:rsidRPr="00B661D4">
        <w:rPr>
          <w:b/>
          <w:lang w:val="en-US"/>
        </w:rPr>
        <w:t>Stored Block</w:t>
      </w:r>
      <w:r>
        <w:rPr>
          <w:lang w:val="en-US"/>
        </w:rPr>
        <w:t xml:space="preserve"> – The block is stored into the blockchain and locked for modifications, it is now ready to be synchronized between multiple nodes and </w:t>
      </w:r>
      <w:r w:rsidR="00B661D4">
        <w:rPr>
          <w:lang w:val="en-US"/>
        </w:rPr>
        <w:t>become part of the blockchain.</w:t>
      </w:r>
    </w:p>
    <w:p w14:paraId="57F2C852" w14:textId="4A537218" w:rsidR="00D7528B" w:rsidRDefault="00116CCD" w:rsidP="00D7528B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7E4CCFAB" wp14:editId="11ED1F22">
            <wp:extent cx="5400039" cy="4086848"/>
            <wp:effectExtent l="0" t="0" r="0" b="9525"/>
            <wp:docPr id="12" name="Immagin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str_block.pn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39" cy="40868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9CD023" w14:textId="4AD41DD3" w:rsidR="00FE13BF" w:rsidRDefault="00362F55" w:rsidP="00FE13BF">
      <w:pPr>
        <w:pStyle w:val="Titolo3"/>
        <w:rPr>
          <w:lang w:val="en-US"/>
        </w:rPr>
      </w:pPr>
      <w:bookmarkStart w:id="12" w:name="_Toc9871733"/>
      <w:r>
        <w:rPr>
          <w:lang w:val="en-US"/>
        </w:rPr>
        <w:t>Blockchain</w:t>
      </w:r>
      <w:bookmarkEnd w:id="12"/>
    </w:p>
    <w:p w14:paraId="3F8A5623" w14:textId="1AF64328" w:rsidR="001E5C67" w:rsidRDefault="00D7528B" w:rsidP="001E5C67">
      <w:pPr>
        <w:rPr>
          <w:lang w:val="en-US"/>
        </w:rPr>
      </w:pPr>
      <w:r>
        <w:rPr>
          <w:lang w:val="en-US"/>
        </w:rPr>
        <w:t xml:space="preserve">The blockchain is the combination of </w:t>
      </w:r>
      <w:r w:rsidR="00640B4D">
        <w:rPr>
          <w:lang w:val="en-US"/>
        </w:rPr>
        <w:t xml:space="preserve">stored </w:t>
      </w:r>
      <w:r>
        <w:rPr>
          <w:lang w:val="en-US"/>
        </w:rPr>
        <w:t>blocks linked together</w:t>
      </w:r>
      <w:r w:rsidR="00640B4D">
        <w:rPr>
          <w:lang w:val="en-US"/>
        </w:rPr>
        <w:t xml:space="preserve"> and it’s the whole tree that composes the </w:t>
      </w:r>
      <w:r w:rsidR="00F3299E">
        <w:rPr>
          <w:lang w:val="en-US"/>
        </w:rPr>
        <w:t>history of the confirmed operations inside the network.</w:t>
      </w:r>
    </w:p>
    <w:p w14:paraId="747B0E19" w14:textId="06E9A6F2" w:rsidR="00F3299E" w:rsidRDefault="00F3299E" w:rsidP="001E5C67">
      <w:pPr>
        <w:rPr>
          <w:lang w:val="en-US"/>
        </w:rPr>
      </w:pPr>
      <w:r>
        <w:rPr>
          <w:lang w:val="en-US"/>
        </w:rPr>
        <w:t xml:space="preserve">A </w:t>
      </w:r>
      <w:r w:rsidR="00634136">
        <w:rPr>
          <w:lang w:val="en-US"/>
        </w:rPr>
        <w:t xml:space="preserve">blockchain may be reset </w:t>
      </w:r>
      <w:r w:rsidR="005377B6">
        <w:rPr>
          <w:lang w:val="en-US"/>
        </w:rPr>
        <w:t xml:space="preserve">(wiped clear) </w:t>
      </w:r>
      <w:r w:rsidR="00634136">
        <w:rPr>
          <w:lang w:val="en-US"/>
        </w:rPr>
        <w:t xml:space="preserve">to a completely new one for </w:t>
      </w:r>
      <w:r w:rsidR="00422B82">
        <w:rPr>
          <w:lang w:val="en-US"/>
        </w:rPr>
        <w:t xml:space="preserve">virtual </w:t>
      </w:r>
      <w:r w:rsidR="00634136">
        <w:rPr>
          <w:lang w:val="en-US"/>
        </w:rPr>
        <w:t xml:space="preserve">space usage </w:t>
      </w:r>
      <w:r w:rsidR="005377B6">
        <w:rPr>
          <w:lang w:val="en-US"/>
        </w:rPr>
        <w:t>optimization</w:t>
      </w:r>
      <w:r w:rsidR="00634136">
        <w:rPr>
          <w:lang w:val="en-US"/>
        </w:rPr>
        <w:t xml:space="preserve"> (and </w:t>
      </w:r>
      <w:r w:rsidR="00422B82">
        <w:rPr>
          <w:lang w:val="en-US"/>
        </w:rPr>
        <w:t>archiv</w:t>
      </w:r>
      <w:r w:rsidR="00EF51CA">
        <w:rPr>
          <w:lang w:val="en-US"/>
        </w:rPr>
        <w:t>ing</w:t>
      </w:r>
      <w:r w:rsidR="00422B82">
        <w:rPr>
          <w:lang w:val="en-US"/>
        </w:rPr>
        <w:t xml:space="preserve"> </w:t>
      </w:r>
      <w:r w:rsidR="00634136">
        <w:rPr>
          <w:lang w:val="en-US"/>
        </w:rPr>
        <w:t>backup</w:t>
      </w:r>
      <w:r w:rsidR="00422B82">
        <w:rPr>
          <w:lang w:val="en-US"/>
        </w:rPr>
        <w:t>s</w:t>
      </w:r>
      <w:r w:rsidR="00634136">
        <w:rPr>
          <w:lang w:val="en-US"/>
        </w:rPr>
        <w:t xml:space="preserve">), </w:t>
      </w:r>
      <w:r w:rsidR="00422B82">
        <w:rPr>
          <w:lang w:val="en-US"/>
        </w:rPr>
        <w:t xml:space="preserve">the </w:t>
      </w:r>
      <w:r w:rsidR="009E728B">
        <w:rPr>
          <w:lang w:val="en-US"/>
        </w:rPr>
        <w:t>version of a blockchain is called “Fork”.</w:t>
      </w:r>
    </w:p>
    <w:p w14:paraId="7345C282" w14:textId="40B0CB6D" w:rsidR="00530003" w:rsidRDefault="00530003" w:rsidP="001E5C67">
      <w:pPr>
        <w:rPr>
          <w:lang w:val="en-US"/>
        </w:rPr>
      </w:pPr>
      <w:r>
        <w:rPr>
          <w:lang w:val="en-US"/>
        </w:rPr>
        <w:t>The blockchain is structured in the following way:</w:t>
      </w:r>
    </w:p>
    <w:p w14:paraId="5978EA64" w14:textId="30861CB7" w:rsidR="00ED422D" w:rsidRDefault="00ED422D" w:rsidP="0036122B">
      <w:pPr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240878D7" wp14:editId="2CE0F7F9">
            <wp:extent cx="4082925" cy="2649471"/>
            <wp:effectExtent l="0" t="0" r="0" b="0"/>
            <wp:docPr id="13" name="Immagin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str_blockchain.pn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82925" cy="26494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D35936" w14:textId="7B334845" w:rsidR="00F116C8" w:rsidRDefault="00362F55" w:rsidP="00F116C8">
      <w:pPr>
        <w:pStyle w:val="Titolo3"/>
        <w:rPr>
          <w:lang w:val="en-US"/>
        </w:rPr>
      </w:pPr>
      <w:bookmarkStart w:id="13" w:name="_Toc9871734"/>
      <w:r>
        <w:rPr>
          <w:lang w:val="en-US"/>
        </w:rPr>
        <w:t>Node</w:t>
      </w:r>
      <w:bookmarkEnd w:id="13"/>
    </w:p>
    <w:p w14:paraId="5160003D" w14:textId="04DC734C" w:rsidR="001E5C67" w:rsidRDefault="00530003" w:rsidP="001E5C67">
      <w:pPr>
        <w:rPr>
          <w:lang w:val="en-US"/>
        </w:rPr>
      </w:pPr>
      <w:r>
        <w:rPr>
          <w:lang w:val="en-US"/>
        </w:rPr>
        <w:t xml:space="preserve">The node is the </w:t>
      </w:r>
      <w:r w:rsidR="0053409D">
        <w:rPr>
          <w:lang w:val="en-US"/>
        </w:rPr>
        <w:t>central unit a bank uses for synchronization and storage of pending transactions originated by its own customers (users).</w:t>
      </w:r>
    </w:p>
    <w:p w14:paraId="183FD1E0" w14:textId="1E0F439E" w:rsidR="0053409D" w:rsidRDefault="000F24B1" w:rsidP="001E5C67">
      <w:pPr>
        <w:rPr>
          <w:lang w:val="en-US"/>
        </w:rPr>
      </w:pPr>
      <w:r>
        <w:rPr>
          <w:lang w:val="en-US"/>
        </w:rPr>
        <w:t>Every bank can have one or more nodes</w:t>
      </w:r>
      <w:r w:rsidR="00877C13">
        <w:rPr>
          <w:lang w:val="en-US"/>
        </w:rPr>
        <w:t>.</w:t>
      </w:r>
    </w:p>
    <w:p w14:paraId="4AA1B939" w14:textId="5E40DF3F" w:rsidR="00877C13" w:rsidRDefault="00877C13" w:rsidP="001E5C67">
      <w:pPr>
        <w:rPr>
          <w:lang w:val="en-US"/>
        </w:rPr>
      </w:pPr>
      <w:r>
        <w:rPr>
          <w:lang w:val="en-US"/>
        </w:rPr>
        <w:t>The node is structured by:</w:t>
      </w:r>
    </w:p>
    <w:p w14:paraId="79C14EC6" w14:textId="7F75D9C8" w:rsidR="00877C13" w:rsidRDefault="00877C13" w:rsidP="00877C13">
      <w:pPr>
        <w:pStyle w:val="Paragrafoelenco"/>
        <w:numPr>
          <w:ilvl w:val="0"/>
          <w:numId w:val="15"/>
        </w:numPr>
        <w:rPr>
          <w:lang w:val="en-US"/>
        </w:rPr>
      </w:pPr>
      <w:r>
        <w:rPr>
          <w:lang w:val="en-US"/>
        </w:rPr>
        <w:t xml:space="preserve">Its own copy of the blockchain, </w:t>
      </w:r>
      <w:r w:rsidR="00EA4654">
        <w:rPr>
          <w:lang w:val="en-US"/>
        </w:rPr>
        <w:t>that can be synchronized</w:t>
      </w:r>
      <w:r>
        <w:rPr>
          <w:lang w:val="en-US"/>
        </w:rPr>
        <w:t xml:space="preserve"> with other nodes.</w:t>
      </w:r>
    </w:p>
    <w:p w14:paraId="494B4570" w14:textId="49C344FB" w:rsidR="00877C13" w:rsidRDefault="00877C13" w:rsidP="00877C13">
      <w:pPr>
        <w:pStyle w:val="Paragrafoelenco"/>
        <w:numPr>
          <w:ilvl w:val="0"/>
          <w:numId w:val="15"/>
        </w:numPr>
        <w:rPr>
          <w:lang w:val="en-US"/>
        </w:rPr>
      </w:pPr>
      <w:r>
        <w:rPr>
          <w:lang w:val="en-US"/>
        </w:rPr>
        <w:t xml:space="preserve">Its own customers pending transactions (awaiting miner’s </w:t>
      </w:r>
      <w:r w:rsidR="00147714">
        <w:rPr>
          <w:lang w:val="en-US"/>
        </w:rPr>
        <w:t>confirmation).</w:t>
      </w:r>
    </w:p>
    <w:p w14:paraId="31BF9EC2" w14:textId="4827C30E" w:rsidR="006151BB" w:rsidRPr="00EA4654" w:rsidRDefault="00147714" w:rsidP="006151BB">
      <w:pPr>
        <w:pStyle w:val="Paragrafoelenco"/>
        <w:numPr>
          <w:ilvl w:val="0"/>
          <w:numId w:val="15"/>
        </w:numPr>
        <w:rPr>
          <w:lang w:val="en-US"/>
        </w:rPr>
      </w:pPr>
      <w:r>
        <w:rPr>
          <w:lang w:val="en-US"/>
        </w:rPr>
        <w:t>Transactions confirmation counters.</w:t>
      </w:r>
    </w:p>
    <w:p w14:paraId="2D4F5901" w14:textId="22B57DA6" w:rsidR="00F116C8" w:rsidRPr="00F116C8" w:rsidRDefault="001E5C67" w:rsidP="00F116C8">
      <w:pPr>
        <w:pStyle w:val="Titolo3"/>
        <w:rPr>
          <w:lang w:val="en-US"/>
        </w:rPr>
      </w:pPr>
      <w:bookmarkStart w:id="14" w:name="_Toc9871735"/>
      <w:r>
        <w:rPr>
          <w:lang w:val="en-US"/>
        </w:rPr>
        <w:t>Encapsulation (Crypto Layered Message)</w:t>
      </w:r>
      <w:bookmarkEnd w:id="14"/>
    </w:p>
    <w:p w14:paraId="25121D93" w14:textId="7715ACA5" w:rsidR="00FE13BF" w:rsidRDefault="00147714" w:rsidP="00FE13BF">
      <w:pPr>
        <w:rPr>
          <w:lang w:val="en-US"/>
        </w:rPr>
      </w:pPr>
      <w:r>
        <w:rPr>
          <w:lang w:val="en-US"/>
        </w:rPr>
        <w:t>To ensure security and obscurity of vital informatio</w:t>
      </w:r>
      <w:r w:rsidR="00ED2DC2">
        <w:rPr>
          <w:lang w:val="en-US"/>
        </w:rPr>
        <w:t xml:space="preserve">n, </w:t>
      </w:r>
      <w:r w:rsidR="0055425F">
        <w:rPr>
          <w:lang w:val="en-US"/>
        </w:rPr>
        <w:t xml:space="preserve">the </w:t>
      </w:r>
      <w:r w:rsidR="00020471">
        <w:rPr>
          <w:lang w:val="en-US"/>
        </w:rPr>
        <w:t xml:space="preserve">data being sent </w:t>
      </w:r>
      <w:r w:rsidR="003958B5">
        <w:rPr>
          <w:lang w:val="en-US"/>
        </w:rPr>
        <w:t>would</w:t>
      </w:r>
      <w:r w:rsidR="00020471">
        <w:rPr>
          <w:lang w:val="en-US"/>
        </w:rPr>
        <w:t xml:space="preserve"> </w:t>
      </w:r>
      <w:r w:rsidR="00FE2BA9">
        <w:rPr>
          <w:lang w:val="en-US"/>
        </w:rPr>
        <w:t xml:space="preserve">be </w:t>
      </w:r>
      <w:r w:rsidR="00020471">
        <w:rPr>
          <w:lang w:val="en-US"/>
        </w:rPr>
        <w:t>properly encrypted and signed through asymmetric encryption algorithms.</w:t>
      </w:r>
    </w:p>
    <w:p w14:paraId="0CE14758" w14:textId="6B8830C2" w:rsidR="00020471" w:rsidRDefault="00020471" w:rsidP="00FE13BF">
      <w:pPr>
        <w:rPr>
          <w:lang w:val="en-US"/>
        </w:rPr>
      </w:pPr>
      <w:r>
        <w:rPr>
          <w:lang w:val="en-US"/>
        </w:rPr>
        <w:t>The encapsulation message is the container of the information being sent and the protocol to follow for correct requests and responses</w:t>
      </w:r>
      <w:r w:rsidR="00637458">
        <w:rPr>
          <w:lang w:val="en-US"/>
        </w:rPr>
        <w:t>; structured in the following way:</w:t>
      </w:r>
    </w:p>
    <w:p w14:paraId="62C37A83" w14:textId="003FCD22" w:rsidR="00637458" w:rsidRPr="00637458" w:rsidRDefault="00637458" w:rsidP="00FE13BF">
      <w:pPr>
        <w:rPr>
          <w:color w:val="FF0000"/>
          <w:lang w:val="en-US"/>
        </w:rPr>
      </w:pPr>
    </w:p>
    <w:p w14:paraId="5BAFECD4" w14:textId="720036BC" w:rsidR="00637458" w:rsidRDefault="002018C1" w:rsidP="00FE13BF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0D40C8A1" wp14:editId="283E2ED0">
            <wp:extent cx="5400040" cy="5067300"/>
            <wp:effectExtent l="0" t="0" r="0" b="0"/>
            <wp:docPr id="14" name="Immagin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encapsulation.png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67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BA6F28" w14:textId="787971B6" w:rsidR="00637458" w:rsidRDefault="00637458" w:rsidP="00FE13BF">
      <w:pPr>
        <w:rPr>
          <w:lang w:val="en-US"/>
        </w:rPr>
      </w:pPr>
    </w:p>
    <w:p w14:paraId="660C5916" w14:textId="0C14F072" w:rsidR="00F35062" w:rsidRDefault="00F35062" w:rsidP="00FE13BF">
      <w:pPr>
        <w:rPr>
          <w:lang w:val="en-US"/>
        </w:rPr>
      </w:pPr>
      <w:r>
        <w:rPr>
          <w:lang w:val="en-US"/>
        </w:rPr>
        <w:t xml:space="preserve">The message’s buffer </w:t>
      </w:r>
      <w:r w:rsidR="00085C48">
        <w:rPr>
          <w:lang w:val="en-US"/>
        </w:rPr>
        <w:t xml:space="preserve">is </w:t>
      </w:r>
      <w:r w:rsidR="003650B1" w:rsidRPr="003220D4">
        <w:rPr>
          <w:i/>
          <w:lang w:val="en-US"/>
        </w:rPr>
        <w:t>not</w:t>
      </w:r>
      <w:r w:rsidR="003650B1">
        <w:rPr>
          <w:lang w:val="en-US"/>
        </w:rPr>
        <w:t xml:space="preserve"> to be </w:t>
      </w:r>
      <w:r>
        <w:rPr>
          <w:lang w:val="en-US"/>
        </w:rPr>
        <w:t xml:space="preserve">compressed </w:t>
      </w:r>
      <w:r w:rsidR="00826027">
        <w:rPr>
          <w:lang w:val="en-US"/>
        </w:rPr>
        <w:t xml:space="preserve">if it contains sensible data, </w:t>
      </w:r>
      <w:r w:rsidR="003650B1">
        <w:rPr>
          <w:lang w:val="en-US"/>
        </w:rPr>
        <w:t>but only</w:t>
      </w:r>
      <w:r w:rsidR="00085C48">
        <w:rPr>
          <w:lang w:val="en-US"/>
        </w:rPr>
        <w:t xml:space="preserve"> encrypted, </w:t>
      </w:r>
      <w:r w:rsidR="003650B1">
        <w:rPr>
          <w:lang w:val="en-US"/>
        </w:rPr>
        <w:t>for security reasons (</w:t>
      </w:r>
      <w:r w:rsidR="00014E39">
        <w:rPr>
          <w:lang w:val="en-US"/>
        </w:rPr>
        <w:t>r</w:t>
      </w:r>
      <w:r w:rsidR="003650B1">
        <w:rPr>
          <w:lang w:val="en-US"/>
        </w:rPr>
        <w:t xml:space="preserve">efer to </w:t>
      </w:r>
      <w:r w:rsidR="00515F46">
        <w:rPr>
          <w:lang w:val="en-US"/>
        </w:rPr>
        <w:t>“CRIME” or “Compression Oracle”).</w:t>
      </w:r>
    </w:p>
    <w:p w14:paraId="5A90C45F" w14:textId="6DDA5981" w:rsidR="000353AF" w:rsidRPr="00FE13BF" w:rsidRDefault="000353AF" w:rsidP="00FE13BF">
      <w:pPr>
        <w:rPr>
          <w:lang w:val="en-US"/>
        </w:rPr>
      </w:pPr>
      <w:r>
        <w:rPr>
          <w:lang w:val="en-US"/>
        </w:rPr>
        <w:t xml:space="preserve">Nordic Blockchain already implements AES as block cipher for communication encryption, but the class is not being used for </w:t>
      </w:r>
      <w:r w:rsidR="00B518DA">
        <w:rPr>
          <w:lang w:val="en-US"/>
        </w:rPr>
        <w:t>this version of the project.</w:t>
      </w:r>
    </w:p>
    <w:p w14:paraId="17DDACAD" w14:textId="3AADFED9" w:rsidR="00CD3B2F" w:rsidRDefault="00CD3B2F" w:rsidP="00575A63">
      <w:pPr>
        <w:pStyle w:val="Titolo3"/>
        <w:rPr>
          <w:lang w:val="en-US"/>
        </w:rPr>
      </w:pPr>
      <w:bookmarkStart w:id="15" w:name="_Toc9871736"/>
      <w:r>
        <w:rPr>
          <w:lang w:val="en-US"/>
        </w:rPr>
        <w:lastRenderedPageBreak/>
        <w:t xml:space="preserve">Transaction </w:t>
      </w:r>
      <w:r w:rsidR="00FB247F">
        <w:rPr>
          <w:lang w:val="en-US"/>
        </w:rPr>
        <w:t>Request Path</w:t>
      </w:r>
      <w:bookmarkEnd w:id="15"/>
    </w:p>
    <w:p w14:paraId="4016AF50" w14:textId="6AF5F8E7" w:rsidR="00F116C8" w:rsidRDefault="00F116C8" w:rsidP="00F116C8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655D4FC0" wp14:editId="503F8CED">
            <wp:extent cx="5399883" cy="4095115"/>
            <wp:effectExtent l="0" t="0" r="0" b="635"/>
            <wp:docPr id="6" name="Immagin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User Transaction Path.png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883" cy="4095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5AA076" w14:textId="0CED9261" w:rsidR="001E5C67" w:rsidRDefault="00917A2B" w:rsidP="00F116C8">
      <w:pPr>
        <w:rPr>
          <w:lang w:val="en-US"/>
        </w:rPr>
      </w:pPr>
      <w:r>
        <w:rPr>
          <w:lang w:val="en-US"/>
        </w:rPr>
        <w:t>A transaction</w:t>
      </w:r>
      <w:r w:rsidR="006D4E63">
        <w:rPr>
          <w:lang w:val="en-US"/>
        </w:rPr>
        <w:t xml:space="preserve"> follows a long path of processing before being registered permanently for its scope.</w:t>
      </w:r>
    </w:p>
    <w:p w14:paraId="11155A20" w14:textId="2752C1CA" w:rsidR="006D4E63" w:rsidRDefault="001D2320" w:rsidP="00F116C8">
      <w:pPr>
        <w:rPr>
          <w:lang w:val="en-US"/>
        </w:rPr>
      </w:pPr>
      <w:r>
        <w:rPr>
          <w:lang w:val="en-US"/>
        </w:rPr>
        <w:t>The process can be divided into 3 main phases:</w:t>
      </w:r>
    </w:p>
    <w:p w14:paraId="1EC97F4C" w14:textId="3D8D9160" w:rsidR="001D2320" w:rsidRPr="001D2320" w:rsidRDefault="001D2320" w:rsidP="001D2320">
      <w:pPr>
        <w:pStyle w:val="Paragrafoelenco"/>
        <w:numPr>
          <w:ilvl w:val="0"/>
          <w:numId w:val="16"/>
        </w:numPr>
        <w:rPr>
          <w:lang w:val="en-US"/>
        </w:rPr>
      </w:pPr>
      <w:r>
        <w:rPr>
          <w:b/>
          <w:lang w:val="en-US"/>
        </w:rPr>
        <w:t>Acceptance Phase</w:t>
      </w:r>
    </w:p>
    <w:p w14:paraId="7B0EF51A" w14:textId="2023BFA5" w:rsidR="001D2320" w:rsidRDefault="00765789" w:rsidP="00765789">
      <w:pPr>
        <w:ind w:left="720"/>
        <w:rPr>
          <w:lang w:val="en-US"/>
        </w:rPr>
      </w:pPr>
      <w:r>
        <w:rPr>
          <w:lang w:val="en-US"/>
        </w:rPr>
        <w:t xml:space="preserve">The transaction request </w:t>
      </w:r>
      <w:r w:rsidR="00457BA0">
        <w:rPr>
          <w:lang w:val="en-US"/>
        </w:rPr>
        <w:t>must</w:t>
      </w:r>
      <w:r>
        <w:rPr>
          <w:lang w:val="en-US"/>
        </w:rPr>
        <w:t xml:space="preserve"> be created on first place, its origin must be verified to avoid </w:t>
      </w:r>
      <w:r w:rsidR="009E33DF">
        <w:rPr>
          <w:lang w:val="en-US"/>
        </w:rPr>
        <w:t>fraud; once authenticated, the request is to be marked valid</w:t>
      </w:r>
      <w:r w:rsidR="00457BA0">
        <w:rPr>
          <w:lang w:val="en-US"/>
        </w:rPr>
        <w:t>, encrypted and enqueued into the pending operations, awaiting miner’s notice.</w:t>
      </w:r>
    </w:p>
    <w:p w14:paraId="625644BA" w14:textId="77777777" w:rsidR="00457BA0" w:rsidRPr="00765789" w:rsidRDefault="00457BA0" w:rsidP="00765789">
      <w:pPr>
        <w:ind w:left="720"/>
        <w:rPr>
          <w:lang w:val="en-US"/>
        </w:rPr>
      </w:pPr>
    </w:p>
    <w:p w14:paraId="3D50D65A" w14:textId="167BE9E5" w:rsidR="001D2320" w:rsidRPr="00457BA0" w:rsidRDefault="001D2320" w:rsidP="001D2320">
      <w:pPr>
        <w:pStyle w:val="Paragrafoelenco"/>
        <w:numPr>
          <w:ilvl w:val="0"/>
          <w:numId w:val="16"/>
        </w:numPr>
        <w:rPr>
          <w:lang w:val="en-US"/>
        </w:rPr>
      </w:pPr>
      <w:r>
        <w:rPr>
          <w:b/>
          <w:lang w:val="en-US"/>
        </w:rPr>
        <w:t>Transmission Phase</w:t>
      </w:r>
    </w:p>
    <w:p w14:paraId="2AC8BE93" w14:textId="2D808FFC" w:rsidR="00457BA0" w:rsidRDefault="00457BA0" w:rsidP="00457BA0">
      <w:pPr>
        <w:pStyle w:val="Paragrafoelenco"/>
        <w:rPr>
          <w:lang w:val="en-US"/>
        </w:rPr>
      </w:pPr>
      <w:r w:rsidRPr="00457BA0">
        <w:rPr>
          <w:lang w:val="en-US"/>
        </w:rPr>
        <w:t xml:space="preserve">Once the </w:t>
      </w:r>
      <w:r w:rsidR="002D5DAE">
        <w:rPr>
          <w:lang w:val="en-US"/>
        </w:rPr>
        <w:t>transaction is retrieved from the queue by the miner, the miner has to verify certain aspects of the transaction to be marked definitively acceptable (and therefore “voting” for valid</w:t>
      </w:r>
      <w:r w:rsidR="0065481F">
        <w:rPr>
          <w:lang w:val="en-US"/>
        </w:rPr>
        <w:t xml:space="preserve">) </w:t>
      </w:r>
      <w:r w:rsidR="00875F40">
        <w:rPr>
          <w:lang w:val="en-US"/>
        </w:rPr>
        <w:t xml:space="preserve">(Refer to “Section 4.3”) </w:t>
      </w:r>
      <w:r w:rsidR="0065481F">
        <w:rPr>
          <w:lang w:val="en-US"/>
        </w:rPr>
        <w:t>by the miner and finally trace the receiver’s node</w:t>
      </w:r>
      <w:r w:rsidR="00931C07">
        <w:rPr>
          <w:lang w:val="en-US"/>
        </w:rPr>
        <w:t xml:space="preserve"> or the originating one</w:t>
      </w:r>
      <w:r w:rsidR="0065481F">
        <w:rPr>
          <w:lang w:val="en-US"/>
        </w:rPr>
        <w:t xml:space="preserve">, to which the </w:t>
      </w:r>
      <w:r w:rsidR="00931C07">
        <w:rPr>
          <w:lang w:val="en-US"/>
        </w:rPr>
        <w:t>vote</w:t>
      </w:r>
      <w:r w:rsidR="0065481F">
        <w:rPr>
          <w:lang w:val="en-US"/>
        </w:rPr>
        <w:t xml:space="preserve"> is transmitted.</w:t>
      </w:r>
    </w:p>
    <w:p w14:paraId="62F0D768" w14:textId="77777777" w:rsidR="0065481F" w:rsidRPr="00457BA0" w:rsidRDefault="0065481F" w:rsidP="00457BA0">
      <w:pPr>
        <w:pStyle w:val="Paragrafoelenco"/>
        <w:rPr>
          <w:lang w:val="en-US"/>
        </w:rPr>
      </w:pPr>
    </w:p>
    <w:p w14:paraId="4A74BC6E" w14:textId="4C849C4E" w:rsidR="001D2320" w:rsidRPr="0065481F" w:rsidRDefault="001D2320" w:rsidP="001D2320">
      <w:pPr>
        <w:pStyle w:val="Paragrafoelenco"/>
        <w:numPr>
          <w:ilvl w:val="0"/>
          <w:numId w:val="16"/>
        </w:numPr>
        <w:rPr>
          <w:lang w:val="en-US"/>
        </w:rPr>
      </w:pPr>
      <w:r>
        <w:rPr>
          <w:b/>
          <w:lang w:val="en-US"/>
        </w:rPr>
        <w:t>Processing Phase</w:t>
      </w:r>
    </w:p>
    <w:p w14:paraId="166D28EA" w14:textId="7705AD89" w:rsidR="0065481F" w:rsidRPr="0065481F" w:rsidRDefault="0065481F" w:rsidP="0065481F">
      <w:pPr>
        <w:pStyle w:val="Paragrafoelenco"/>
        <w:rPr>
          <w:lang w:val="en-US"/>
        </w:rPr>
      </w:pPr>
      <w:r>
        <w:rPr>
          <w:lang w:val="en-US"/>
        </w:rPr>
        <w:t xml:space="preserve">If a pending operation reached enough confirmations, </w:t>
      </w:r>
      <w:r w:rsidR="00302E62">
        <w:rPr>
          <w:lang w:val="en-US"/>
        </w:rPr>
        <w:t>the node can process its content and apply its actions permanently, registering the transaction into the blockchain’s latest block available</w:t>
      </w:r>
      <w:r w:rsidR="00D64C15">
        <w:rPr>
          <w:lang w:val="en-US"/>
        </w:rPr>
        <w:t xml:space="preserve"> if not full</w:t>
      </w:r>
      <w:r w:rsidR="003220D4">
        <w:rPr>
          <w:lang w:val="en-US"/>
        </w:rPr>
        <w:t>,</w:t>
      </w:r>
      <w:r w:rsidR="00D64C15">
        <w:rPr>
          <w:lang w:val="en-US"/>
        </w:rPr>
        <w:t xml:space="preserve"> or create a new block</w:t>
      </w:r>
      <w:r w:rsidR="00365512">
        <w:rPr>
          <w:lang w:val="en-US"/>
        </w:rPr>
        <w:t xml:space="preserve"> where the transaction is put</w:t>
      </w:r>
      <w:r w:rsidR="00D64C15">
        <w:rPr>
          <w:lang w:val="en-US"/>
        </w:rPr>
        <w:t>.</w:t>
      </w:r>
    </w:p>
    <w:p w14:paraId="3E3A4FFC" w14:textId="6E8CEBE3" w:rsidR="00FB247F" w:rsidRDefault="00FB247F" w:rsidP="00575A63">
      <w:pPr>
        <w:pStyle w:val="Titolo3"/>
        <w:rPr>
          <w:lang w:val="en-US"/>
        </w:rPr>
      </w:pPr>
      <w:bookmarkStart w:id="16" w:name="_Toc9871737"/>
      <w:r>
        <w:rPr>
          <w:lang w:val="en-US"/>
        </w:rPr>
        <w:t>Miner Confirm</w:t>
      </w:r>
      <w:r w:rsidR="00F116C8">
        <w:rPr>
          <w:lang w:val="en-US"/>
        </w:rPr>
        <w:t>ation Process</w:t>
      </w:r>
      <w:bookmarkEnd w:id="16"/>
    </w:p>
    <w:p w14:paraId="2F42482B" w14:textId="06149BD6" w:rsidR="00F116C8" w:rsidRDefault="00F116C8" w:rsidP="00F116C8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0FE0CB87" wp14:editId="6B256D1B">
            <wp:extent cx="5399544" cy="3385820"/>
            <wp:effectExtent l="0" t="0" r="0" b="5080"/>
            <wp:docPr id="9" name="Immagin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Miner Process.png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544" cy="3385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AB04B5" w14:textId="0D3D1C5F" w:rsidR="001E5C67" w:rsidRDefault="0061605D" w:rsidP="00F116C8">
      <w:pPr>
        <w:rPr>
          <w:lang w:val="en-US"/>
        </w:rPr>
      </w:pPr>
      <w:r>
        <w:rPr>
          <w:lang w:val="en-US"/>
        </w:rPr>
        <w:t>The miner’s duty is to be considered fundamental for the verification process of a transaction and its actuation.</w:t>
      </w:r>
    </w:p>
    <w:p w14:paraId="7C7626D9" w14:textId="4E64DBB8" w:rsidR="0061605D" w:rsidRDefault="0061605D" w:rsidP="00F116C8">
      <w:pPr>
        <w:rPr>
          <w:lang w:val="en-US"/>
        </w:rPr>
      </w:pPr>
      <w:r>
        <w:rPr>
          <w:lang w:val="en-US"/>
        </w:rPr>
        <w:t xml:space="preserve">Once a transaction is retrieved by the pending operations, the transaction’s validity comes from </w:t>
      </w:r>
      <w:r w:rsidR="00755640">
        <w:rPr>
          <w:lang w:val="en-US"/>
        </w:rPr>
        <w:t>the signatures included in the transaction request.</w:t>
      </w:r>
    </w:p>
    <w:p w14:paraId="0E4DEF66" w14:textId="07EA8EED" w:rsidR="00755640" w:rsidRDefault="00755640" w:rsidP="00F116C8">
      <w:pPr>
        <w:rPr>
          <w:lang w:val="en-US"/>
        </w:rPr>
      </w:pPr>
      <w:r>
        <w:rPr>
          <w:lang w:val="en-US"/>
        </w:rPr>
        <w:t xml:space="preserve">If the transaction signature is </w:t>
      </w:r>
      <w:r w:rsidR="000645B8">
        <w:rPr>
          <w:lang w:val="en-US"/>
        </w:rPr>
        <w:t xml:space="preserve">by the originating bank (and therefore the bank certified the origin </w:t>
      </w:r>
      <w:r w:rsidR="00DA2832">
        <w:rPr>
          <w:lang w:val="en-US"/>
        </w:rPr>
        <w:t xml:space="preserve">of the transaction is by an authorized user), the miner </w:t>
      </w:r>
      <w:r w:rsidR="00253AAC">
        <w:rPr>
          <w:lang w:val="en-US"/>
        </w:rPr>
        <w:t>must</w:t>
      </w:r>
      <w:r w:rsidR="00DA2832">
        <w:rPr>
          <w:lang w:val="en-US"/>
        </w:rPr>
        <w:t xml:space="preserve"> recover the receiver’s address and appropriate node(s) to send the vote to</w:t>
      </w:r>
      <w:r w:rsidR="00DC69A4">
        <w:rPr>
          <w:lang w:val="en-US"/>
        </w:rPr>
        <w:t xml:space="preserve"> (in this project execution, only the one node is online).</w:t>
      </w:r>
    </w:p>
    <w:p w14:paraId="49FBFE36" w14:textId="19164A06" w:rsidR="00DA2832" w:rsidRDefault="00DA2832" w:rsidP="00F116C8">
      <w:pPr>
        <w:rPr>
          <w:lang w:val="en-US"/>
        </w:rPr>
      </w:pPr>
      <w:r>
        <w:rPr>
          <w:lang w:val="en-US"/>
        </w:rPr>
        <w:lastRenderedPageBreak/>
        <w:t xml:space="preserve">The vote is also registered as an operation </w:t>
      </w:r>
      <w:r w:rsidR="00253AAC">
        <w:rPr>
          <w:lang w:val="en-US"/>
        </w:rPr>
        <w:t>by</w:t>
      </w:r>
      <w:r>
        <w:rPr>
          <w:lang w:val="en-US"/>
        </w:rPr>
        <w:t xml:space="preserve"> implementing “IOperation” interface</w:t>
      </w:r>
      <w:r w:rsidR="00CA03C0">
        <w:rPr>
          <w:lang w:val="en-US"/>
        </w:rPr>
        <w:t xml:space="preserve"> and will be registered inside the transaction “</w:t>
      </w:r>
      <w:r w:rsidR="00B518DA">
        <w:rPr>
          <w:lang w:val="en-US"/>
        </w:rPr>
        <w:t>confirms</w:t>
      </w:r>
      <w:r w:rsidR="00CA03C0">
        <w:rPr>
          <w:lang w:val="en-US"/>
        </w:rPr>
        <w:t>”</w:t>
      </w:r>
      <w:r w:rsidR="00253AAC">
        <w:rPr>
          <w:lang w:val="en-US"/>
        </w:rPr>
        <w:t>, in the block.</w:t>
      </w:r>
    </w:p>
    <w:p w14:paraId="07228493" w14:textId="2ACC6C3A" w:rsidR="00BE18A8" w:rsidRDefault="00BE18A8" w:rsidP="00F116C8">
      <w:pPr>
        <w:rPr>
          <w:lang w:val="en-US"/>
        </w:rPr>
      </w:pPr>
      <w:r>
        <w:rPr>
          <w:lang w:val="en-US"/>
        </w:rPr>
        <w:t xml:space="preserve">Whenever the </w:t>
      </w:r>
      <w:proofErr w:type="gramStart"/>
      <w:r w:rsidR="00DC69A4">
        <w:rPr>
          <w:lang w:val="en-US"/>
        </w:rPr>
        <w:t>transaction’s</w:t>
      </w:r>
      <w:proofErr w:type="gramEnd"/>
      <w:r w:rsidR="00DC69A4">
        <w:rPr>
          <w:lang w:val="en-US"/>
        </w:rPr>
        <w:t xml:space="preserve"> confirms reach the maximum necessary to be considered definitive, the transaction is automatically put into the </w:t>
      </w:r>
      <w:r w:rsidR="009F4162">
        <w:rPr>
          <w:lang w:val="en-US"/>
        </w:rPr>
        <w:t>latest available block</w:t>
      </w:r>
      <w:r w:rsidR="001538B6">
        <w:rPr>
          <w:lang w:val="en-US"/>
        </w:rPr>
        <w:t xml:space="preserve"> and registered permanently</w:t>
      </w:r>
      <w:r w:rsidR="007A36F4">
        <w:rPr>
          <w:lang w:val="en-US"/>
        </w:rPr>
        <w:t>.</w:t>
      </w:r>
    </w:p>
    <w:p w14:paraId="1E301FB2" w14:textId="325E735A" w:rsidR="00ED422D" w:rsidRPr="00971AD3" w:rsidRDefault="00F116C8" w:rsidP="00575A63">
      <w:pPr>
        <w:pStyle w:val="Titolo3"/>
        <w:rPr>
          <w:lang w:val="en-US"/>
        </w:rPr>
      </w:pPr>
      <w:bookmarkStart w:id="17" w:name="_Toc9871738"/>
      <w:r>
        <w:rPr>
          <w:lang w:val="en-US"/>
        </w:rPr>
        <w:t>Operator Statistics Request</w:t>
      </w:r>
      <w:bookmarkEnd w:id="17"/>
    </w:p>
    <w:p w14:paraId="3C9F8D3A" w14:textId="43ED257A" w:rsidR="00FE13BF" w:rsidRDefault="00F116C8" w:rsidP="00CD3B2F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7B64E3B7" wp14:editId="02893E65">
            <wp:extent cx="5399832" cy="4209415"/>
            <wp:effectExtent l="0" t="0" r="0" b="635"/>
            <wp:docPr id="10" name="Immagin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Request Statistics.png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99832" cy="42094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14330A" w14:textId="58A47633" w:rsidR="001E5C67" w:rsidRDefault="009054C9" w:rsidP="001E5C67">
      <w:pPr>
        <w:rPr>
          <w:lang w:val="en-US"/>
        </w:rPr>
      </w:pPr>
      <w:r>
        <w:rPr>
          <w:lang w:val="en-US"/>
        </w:rPr>
        <w:t xml:space="preserve">While the previously described operations may appear complicated, the statistics request is a simpler function </w:t>
      </w:r>
      <w:r w:rsidR="003A7EEA">
        <w:rPr>
          <w:lang w:val="en-US"/>
        </w:rPr>
        <w:t xml:space="preserve">used as a </w:t>
      </w:r>
      <w:r w:rsidR="001B101F">
        <w:rPr>
          <w:lang w:val="en-US"/>
        </w:rPr>
        <w:t>debug feature</w:t>
      </w:r>
      <w:r w:rsidR="003A7EEA">
        <w:rPr>
          <w:lang w:val="en-US"/>
        </w:rPr>
        <w:t xml:space="preserve"> for the communication of the node</w:t>
      </w:r>
      <w:r w:rsidR="001B101F">
        <w:rPr>
          <w:lang w:val="en-US"/>
        </w:rPr>
        <w:t xml:space="preserve"> and the content of the blockchain.</w:t>
      </w:r>
    </w:p>
    <w:p w14:paraId="0A00B96B" w14:textId="2C265E5C" w:rsidR="003A7EEA" w:rsidRDefault="003A7EEA" w:rsidP="001E5C67">
      <w:pPr>
        <w:rPr>
          <w:lang w:val="en-US"/>
        </w:rPr>
      </w:pPr>
      <w:r>
        <w:rPr>
          <w:lang w:val="en-US"/>
        </w:rPr>
        <w:t xml:space="preserve">If the node recognizes authorization by the requesting’s signature, </w:t>
      </w:r>
      <w:r w:rsidR="00EC3E4A">
        <w:rPr>
          <w:lang w:val="en-US"/>
        </w:rPr>
        <w:t>the following statistics are sent back:</w:t>
      </w:r>
    </w:p>
    <w:p w14:paraId="4A91ABE5" w14:textId="168AA6D4" w:rsidR="00071D1E" w:rsidRDefault="00071D1E" w:rsidP="00EC3E4A">
      <w:pPr>
        <w:pStyle w:val="Paragrafoelenco"/>
        <w:numPr>
          <w:ilvl w:val="0"/>
          <w:numId w:val="17"/>
        </w:numPr>
        <w:rPr>
          <w:lang w:val="en-US"/>
        </w:rPr>
      </w:pPr>
      <w:r>
        <w:rPr>
          <w:lang w:val="en-US"/>
        </w:rPr>
        <w:t>Pending operations</w:t>
      </w:r>
      <w:r w:rsidR="001538B6">
        <w:rPr>
          <w:lang w:val="en-US"/>
        </w:rPr>
        <w:t xml:space="preserve"> remaining</w:t>
      </w:r>
    </w:p>
    <w:p w14:paraId="54FEC65C" w14:textId="057CB30A" w:rsidR="00EC3E4A" w:rsidRDefault="001538B6" w:rsidP="00EB5866">
      <w:pPr>
        <w:pStyle w:val="Paragrafoelenco"/>
        <w:numPr>
          <w:ilvl w:val="0"/>
          <w:numId w:val="17"/>
        </w:numPr>
        <w:rPr>
          <w:lang w:val="en-US"/>
        </w:rPr>
      </w:pPr>
      <w:r>
        <w:rPr>
          <w:lang w:val="en-US"/>
        </w:rPr>
        <w:lastRenderedPageBreak/>
        <w:t>Latest block information</w:t>
      </w:r>
      <w:r w:rsidR="00EC3E4A">
        <w:rPr>
          <w:lang w:val="en-US"/>
        </w:rPr>
        <w:t xml:space="preserve"> </w:t>
      </w:r>
      <w:r w:rsidR="00EB5866">
        <w:rPr>
          <w:lang w:val="en-US"/>
        </w:rPr>
        <w:t>and content</w:t>
      </w:r>
    </w:p>
    <w:p w14:paraId="036AE97F" w14:textId="4C5BF623" w:rsidR="00FC7E0B" w:rsidRDefault="00FC7E0B" w:rsidP="00FC7E0B">
      <w:pPr>
        <w:pStyle w:val="Paragrafoelenco"/>
        <w:numPr>
          <w:ilvl w:val="1"/>
          <w:numId w:val="17"/>
        </w:numPr>
        <w:rPr>
          <w:lang w:val="en-US"/>
        </w:rPr>
      </w:pPr>
      <w:r>
        <w:rPr>
          <w:lang w:val="en-US"/>
        </w:rPr>
        <w:t>Creation date</w:t>
      </w:r>
    </w:p>
    <w:p w14:paraId="7274DAF0" w14:textId="1BED3983" w:rsidR="00FC7E0B" w:rsidRDefault="00FC7E0B" w:rsidP="00071D1E">
      <w:pPr>
        <w:pStyle w:val="Paragrafoelenco"/>
        <w:numPr>
          <w:ilvl w:val="1"/>
          <w:numId w:val="17"/>
        </w:numPr>
        <w:rPr>
          <w:lang w:val="en-US"/>
        </w:rPr>
      </w:pPr>
      <w:r>
        <w:rPr>
          <w:lang w:val="en-US"/>
        </w:rPr>
        <w:t>Containing transactions</w:t>
      </w:r>
    </w:p>
    <w:p w14:paraId="76C416E0" w14:textId="1F21FFE4" w:rsidR="00EB5866" w:rsidRDefault="00EB5866" w:rsidP="00071D1E">
      <w:pPr>
        <w:pStyle w:val="Paragrafoelenco"/>
        <w:numPr>
          <w:ilvl w:val="1"/>
          <w:numId w:val="17"/>
        </w:numPr>
        <w:rPr>
          <w:lang w:val="en-US"/>
        </w:rPr>
      </w:pPr>
      <w:r>
        <w:rPr>
          <w:lang w:val="en-US"/>
        </w:rPr>
        <w:t>Containing operations in general</w:t>
      </w:r>
    </w:p>
    <w:p w14:paraId="25CF4BBE" w14:textId="2C8107FC" w:rsidR="00FE13BF" w:rsidRDefault="005E77E6" w:rsidP="00575A63">
      <w:pPr>
        <w:pStyle w:val="Titolo3"/>
        <w:rPr>
          <w:lang w:val="en-US"/>
        </w:rPr>
      </w:pPr>
      <w:bookmarkStart w:id="18" w:name="_Toc9871739"/>
      <w:r>
        <w:rPr>
          <w:lang w:val="en-US"/>
        </w:rPr>
        <w:t>Genesis Block</w:t>
      </w:r>
      <w:bookmarkEnd w:id="18"/>
    </w:p>
    <w:p w14:paraId="6D1C0AB6" w14:textId="3E5FC072" w:rsidR="005E77E6" w:rsidRDefault="005E77E6" w:rsidP="005E77E6">
      <w:pPr>
        <w:rPr>
          <w:lang w:val="en-US"/>
        </w:rPr>
      </w:pPr>
      <w:r>
        <w:rPr>
          <w:lang w:val="en-US"/>
        </w:rPr>
        <w:t>The genesis block is the first block created in the blockchain that will start the succession of the other blocks.</w:t>
      </w:r>
    </w:p>
    <w:p w14:paraId="51DD8086" w14:textId="3C6500F3" w:rsidR="005E77E6" w:rsidRDefault="005E77E6" w:rsidP="005E77E6">
      <w:pPr>
        <w:rPr>
          <w:lang w:val="en-US"/>
        </w:rPr>
      </w:pPr>
      <w:r>
        <w:rPr>
          <w:lang w:val="en-US"/>
        </w:rPr>
        <w:t>Its presence is essential as it ensure the second block (first real-usage block)</w:t>
      </w:r>
      <w:r w:rsidR="000F5EFF">
        <w:rPr>
          <w:lang w:val="en-US"/>
        </w:rPr>
        <w:t xml:space="preserve"> has the necessary security measures (Hash) coherent from the start.</w:t>
      </w:r>
    </w:p>
    <w:p w14:paraId="09E244DF" w14:textId="5352AEFE" w:rsidR="00954F3A" w:rsidRDefault="00954F3A" w:rsidP="005E77E6">
      <w:pPr>
        <w:rPr>
          <w:u w:val="single"/>
          <w:lang w:val="en-US"/>
        </w:rPr>
      </w:pPr>
      <w:r>
        <w:rPr>
          <w:lang w:val="en-US"/>
        </w:rPr>
        <w:t xml:space="preserve">In this implementation of the Nordic Blockchain, the genesis block is automatically created with non-significant </w:t>
      </w:r>
      <w:r w:rsidR="00211739">
        <w:rPr>
          <w:lang w:val="en-US"/>
        </w:rPr>
        <w:t>content.</w:t>
      </w:r>
    </w:p>
    <w:p w14:paraId="26103133" w14:textId="77777777" w:rsidR="00211739" w:rsidRPr="00211739" w:rsidRDefault="00211739" w:rsidP="005E77E6">
      <w:pPr>
        <w:rPr>
          <w:u w:val="single"/>
          <w:lang w:val="en-US"/>
        </w:rPr>
      </w:pPr>
    </w:p>
    <w:p w14:paraId="30AD5DB1" w14:textId="52BFCC52" w:rsidR="0062638E" w:rsidRDefault="001A708C" w:rsidP="0062638E">
      <w:pPr>
        <w:rPr>
          <w:lang w:val="en-US"/>
        </w:rPr>
      </w:pPr>
      <w:r>
        <w:rPr>
          <w:noProof/>
          <w:lang w:val="en-US"/>
        </w:rPr>
        <w:lastRenderedPageBreak/>
        <w:drawing>
          <wp:anchor distT="0" distB="0" distL="114300" distR="114300" simplePos="0" relativeHeight="251658240" behindDoc="0" locked="0" layoutInCell="1" allowOverlap="1" wp14:anchorId="0DBC5345" wp14:editId="0790EEC2">
            <wp:simplePos x="0" y="0"/>
            <wp:positionH relativeFrom="margin">
              <wp:align>left</wp:align>
            </wp:positionH>
            <wp:positionV relativeFrom="paragraph">
              <wp:posOffset>741045</wp:posOffset>
            </wp:positionV>
            <wp:extent cx="5690870" cy="5400675"/>
            <wp:effectExtent l="0" t="0" r="5080" b="9525"/>
            <wp:wrapSquare wrapText="bothSides"/>
            <wp:docPr id="15" name="Immagin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49e25dc314.png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90870" cy="54006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F5EFF">
        <w:rPr>
          <w:lang w:val="en-US"/>
        </w:rPr>
        <w:t>In the project</w:t>
      </w:r>
      <w:r w:rsidR="00EA7609">
        <w:rPr>
          <w:lang w:val="en-US"/>
        </w:rPr>
        <w:t xml:space="preserve">, the genesis block is the </w:t>
      </w:r>
      <w:r w:rsidR="006004E2">
        <w:rPr>
          <w:lang w:val="en-US"/>
        </w:rPr>
        <w:t>deposit of all the public keys of the nodes with relative owner</w:t>
      </w:r>
      <w:r w:rsidR="000A4145">
        <w:rPr>
          <w:lang w:val="en-US"/>
        </w:rPr>
        <w:t xml:space="preserve">, represented by a </w:t>
      </w:r>
      <w:r w:rsidR="00D552A0">
        <w:rPr>
          <w:lang w:val="en-US"/>
        </w:rPr>
        <w:t xml:space="preserve">plain Block containing a single transaction, of which content is </w:t>
      </w:r>
      <w:r w:rsidR="00AC7844">
        <w:rPr>
          <w:lang w:val="en-US"/>
        </w:rPr>
        <w:t>the “</w:t>
      </w:r>
      <w:r w:rsidR="00BA6F2F">
        <w:rPr>
          <w:lang w:val="en-US"/>
        </w:rPr>
        <w:t>Trust</w:t>
      </w:r>
      <w:r>
        <w:rPr>
          <w:lang w:val="en-US"/>
        </w:rPr>
        <w:t xml:space="preserve"> Vault</w:t>
      </w:r>
      <w:r w:rsidR="00AC7844">
        <w:rPr>
          <w:lang w:val="en-US"/>
        </w:rPr>
        <w:t>” structure</w:t>
      </w:r>
      <w:r w:rsidR="00D552A0">
        <w:rPr>
          <w:lang w:val="en-US"/>
        </w:rPr>
        <w:t>.</w:t>
      </w:r>
    </w:p>
    <w:p w14:paraId="04E1E5AC" w14:textId="17F23C9B" w:rsidR="0062638E" w:rsidRDefault="0062638E" w:rsidP="00575A63">
      <w:pPr>
        <w:pStyle w:val="Titolo3"/>
        <w:rPr>
          <w:lang w:val="en-US"/>
        </w:rPr>
      </w:pPr>
      <w:bookmarkStart w:id="19" w:name="_Toc9871740"/>
      <w:r>
        <w:rPr>
          <w:lang w:val="en-US"/>
        </w:rPr>
        <w:t>Serialization</w:t>
      </w:r>
      <w:bookmarkEnd w:id="19"/>
    </w:p>
    <w:p w14:paraId="430BD655" w14:textId="0F965F52" w:rsidR="0062638E" w:rsidRDefault="0062638E" w:rsidP="0062638E">
      <w:pPr>
        <w:rPr>
          <w:lang w:val="en-US"/>
        </w:rPr>
      </w:pPr>
      <w:r>
        <w:rPr>
          <w:lang w:val="en-US"/>
        </w:rPr>
        <w:t xml:space="preserve">As the Crypto Layered Message (CLM) is a binary formed </w:t>
      </w:r>
      <w:r w:rsidR="00001348">
        <w:rPr>
          <w:lang w:val="en-US"/>
        </w:rPr>
        <w:t>information exchange, a proper serialization and deserialization class is required for transmission over the network.</w:t>
      </w:r>
    </w:p>
    <w:p w14:paraId="20FFAB75" w14:textId="4F328EEC" w:rsidR="00A50F30" w:rsidRDefault="00001348" w:rsidP="00CA69B4">
      <w:pPr>
        <w:rPr>
          <w:lang w:val="en-US"/>
        </w:rPr>
      </w:pPr>
      <w:r>
        <w:rPr>
          <w:lang w:val="en-US"/>
        </w:rPr>
        <w:lastRenderedPageBreak/>
        <w:t xml:space="preserve">The </w:t>
      </w:r>
      <w:r w:rsidR="00105211">
        <w:rPr>
          <w:lang w:val="en-US"/>
        </w:rPr>
        <w:t>“</w:t>
      </w:r>
      <w:proofErr w:type="spellStart"/>
      <w:r w:rsidR="00105211">
        <w:rPr>
          <w:lang w:val="en-US"/>
        </w:rPr>
        <w:t>ClmManager</w:t>
      </w:r>
      <w:proofErr w:type="spellEnd"/>
      <w:r w:rsidR="00105211">
        <w:rPr>
          <w:lang w:val="en-US"/>
        </w:rPr>
        <w:t xml:space="preserve">” class offers such support using </w:t>
      </w:r>
      <w:r w:rsidR="001E2C19">
        <w:rPr>
          <w:lang w:val="en-US"/>
        </w:rPr>
        <w:t>t</w:t>
      </w:r>
      <w:r w:rsidR="00105211">
        <w:rPr>
          <w:lang w:val="en-US"/>
        </w:rPr>
        <w:t>emplate</w:t>
      </w:r>
      <w:r w:rsidR="001E2C19">
        <w:rPr>
          <w:lang w:val="en-US"/>
        </w:rPr>
        <w:t>s</w:t>
      </w:r>
      <w:r w:rsidR="00105211">
        <w:rPr>
          <w:lang w:val="en-US"/>
        </w:rPr>
        <w:t xml:space="preserve"> (Generic) for auto-determination of serialization or deserialization process</w:t>
      </w:r>
      <w:r w:rsidR="00A64969">
        <w:rPr>
          <w:lang w:val="en-US"/>
        </w:rPr>
        <w:t xml:space="preserve"> to employ </w:t>
      </w:r>
      <w:r w:rsidR="001E2C19">
        <w:rPr>
          <w:lang w:val="en-US"/>
        </w:rPr>
        <w:t>for the designed class structure.</w:t>
      </w:r>
    </w:p>
    <w:p w14:paraId="47C8DC20" w14:textId="45B7F263" w:rsidR="00FE13BF" w:rsidRDefault="00ED422D" w:rsidP="00575A63">
      <w:pPr>
        <w:pStyle w:val="Titolo3"/>
        <w:rPr>
          <w:lang w:val="en-US"/>
        </w:rPr>
      </w:pPr>
      <w:bookmarkStart w:id="20" w:name="_Toc9871741"/>
      <w:r w:rsidRPr="00A50F30">
        <w:rPr>
          <w:lang w:val="en-US"/>
        </w:rPr>
        <w:t>Overall architecture</w:t>
      </w:r>
      <w:bookmarkEnd w:id="20"/>
    </w:p>
    <w:p w14:paraId="3CDAA21F" w14:textId="2B1484B5" w:rsidR="002F7FCD" w:rsidRPr="002F7FCD" w:rsidRDefault="002F7FCD" w:rsidP="002F7FCD">
      <w:pPr>
        <w:rPr>
          <w:lang w:val="en-US"/>
        </w:rPr>
      </w:pPr>
      <w:r>
        <w:rPr>
          <w:lang w:val="en-US"/>
        </w:rPr>
        <w:t xml:space="preserve">The overall architecture shows the relationship between the components of the Nordic Blockchain project, both by </w:t>
      </w:r>
      <w:r w:rsidR="00ED6D55">
        <w:rPr>
          <w:lang w:val="en-US"/>
        </w:rPr>
        <w:t>“packages” (contextual sections) and the full version.</w:t>
      </w:r>
    </w:p>
    <w:p w14:paraId="4B1D77C1" w14:textId="73D588C2" w:rsidR="00FB5BD5" w:rsidRDefault="00FB5BD5" w:rsidP="00FB5BD5">
      <w:pPr>
        <w:pStyle w:val="Titolo4"/>
        <w:rPr>
          <w:lang w:val="en-US"/>
        </w:rPr>
      </w:pPr>
      <w:r>
        <w:rPr>
          <w:lang w:val="en-US"/>
        </w:rPr>
        <w:t>Simplified Version</w:t>
      </w:r>
    </w:p>
    <w:p w14:paraId="61EC7D60" w14:textId="6611B761" w:rsidR="00FB5BD5" w:rsidRDefault="00FB5BD5" w:rsidP="00FB5BD5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2A0F4231" wp14:editId="6D3A0654">
            <wp:extent cx="5400040" cy="3294380"/>
            <wp:effectExtent l="0" t="0" r="0" b="1270"/>
            <wp:docPr id="32" name="Immagine 32" descr="Immagine che contiene mappa, testo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NBSimplified.png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294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B4EF9C" w14:textId="4ADBD13F" w:rsidR="00FB5BD5" w:rsidRPr="00FB5BD5" w:rsidRDefault="004B764F" w:rsidP="00FB5BD5">
      <w:pPr>
        <w:pStyle w:val="Titolo4"/>
        <w:rPr>
          <w:lang w:val="en-US"/>
        </w:rPr>
      </w:pPr>
      <w:r>
        <w:rPr>
          <w:lang w:val="en-US"/>
        </w:rPr>
        <w:lastRenderedPageBreak/>
        <w:t>Full Version</w:t>
      </w:r>
    </w:p>
    <w:p w14:paraId="03D30407" w14:textId="474A8F77" w:rsidR="00ED422D" w:rsidRPr="00ED422D" w:rsidRDefault="00CD7145" w:rsidP="00CD7145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126EB15C" wp14:editId="772A258B">
            <wp:extent cx="5520906" cy="6225322"/>
            <wp:effectExtent l="0" t="0" r="3810" b="4445"/>
            <wp:docPr id="22" name="Immagin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NBlockchain.pn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23537" cy="62282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713C0C" w14:textId="68198F45" w:rsidR="00FE13BF" w:rsidRDefault="00FE13BF" w:rsidP="00CD3B2F">
      <w:pPr>
        <w:rPr>
          <w:lang w:val="en-US"/>
        </w:rPr>
      </w:pPr>
    </w:p>
    <w:p w14:paraId="379A2E06" w14:textId="30E45B7F" w:rsidR="00FE13BF" w:rsidRDefault="00FE13BF" w:rsidP="00CD3B2F">
      <w:pPr>
        <w:rPr>
          <w:lang w:val="en-US"/>
        </w:rPr>
      </w:pPr>
    </w:p>
    <w:p w14:paraId="4396DD45" w14:textId="0DB37A82" w:rsidR="00FE13BF" w:rsidRDefault="00FE13BF" w:rsidP="00CD3B2F">
      <w:pPr>
        <w:rPr>
          <w:lang w:val="en-US"/>
        </w:rPr>
      </w:pPr>
    </w:p>
    <w:p w14:paraId="396F89EB" w14:textId="0FE50173" w:rsidR="00FE13BF" w:rsidRDefault="00D208A0" w:rsidP="00D208A0">
      <w:pPr>
        <w:pStyle w:val="Titolo2"/>
        <w:rPr>
          <w:lang w:val="en-US"/>
        </w:rPr>
      </w:pPr>
      <w:bookmarkStart w:id="21" w:name="_Toc9871742"/>
      <w:r>
        <w:rPr>
          <w:lang w:val="en-US"/>
        </w:rPr>
        <w:lastRenderedPageBreak/>
        <w:t xml:space="preserve">Choice of </w:t>
      </w:r>
      <w:r w:rsidR="00575A63">
        <w:rPr>
          <w:lang w:val="en-US"/>
        </w:rPr>
        <w:t>technologies</w:t>
      </w:r>
      <w:bookmarkEnd w:id="21"/>
    </w:p>
    <w:p w14:paraId="5F75631B" w14:textId="7C3B316C" w:rsidR="00575A63" w:rsidRDefault="00575A63" w:rsidP="00575A63">
      <w:pPr>
        <w:pStyle w:val="Titolo3"/>
        <w:rPr>
          <w:lang w:val="en-US"/>
        </w:rPr>
      </w:pPr>
      <w:bookmarkStart w:id="22" w:name="_Toc9871743"/>
      <w:r>
        <w:rPr>
          <w:lang w:val="en-US"/>
        </w:rPr>
        <w:t>Asymmetric Cryptography</w:t>
      </w:r>
      <w:bookmarkEnd w:id="22"/>
    </w:p>
    <w:p w14:paraId="05E3EA9C" w14:textId="02479BC7" w:rsidR="00575A63" w:rsidRDefault="00AB504B" w:rsidP="00575A63">
      <w:pPr>
        <w:rPr>
          <w:lang w:val="en-US"/>
        </w:rPr>
      </w:pPr>
      <w:r>
        <w:rPr>
          <w:lang w:val="en-US"/>
        </w:rPr>
        <w:t xml:space="preserve">The project and its security heavily </w:t>
      </w:r>
      <w:r w:rsidR="003832C2">
        <w:rPr>
          <w:lang w:val="en-US"/>
        </w:rPr>
        <w:t>rely</w:t>
      </w:r>
      <w:r>
        <w:rPr>
          <w:lang w:val="en-US"/>
        </w:rPr>
        <w:t xml:space="preserve"> on asymmetric cryptography to authenticate and encrypt the data </w:t>
      </w:r>
      <w:r w:rsidR="003832C2">
        <w:rPr>
          <w:lang w:val="en-US"/>
        </w:rPr>
        <w:t>received and sent, as well for authorization levels determining and origin verification.</w:t>
      </w:r>
    </w:p>
    <w:p w14:paraId="60EC4809" w14:textId="757708CB" w:rsidR="00FE13BF" w:rsidRDefault="003832C2" w:rsidP="00CD3B2F">
      <w:pPr>
        <w:rPr>
          <w:lang w:val="en-US"/>
        </w:rPr>
      </w:pPr>
      <w:r>
        <w:rPr>
          <w:lang w:val="en-US"/>
        </w:rPr>
        <w:t>While a</w:t>
      </w:r>
      <w:r w:rsidR="009D2DEE">
        <w:rPr>
          <w:lang w:val="en-US"/>
        </w:rPr>
        <w:t>n</w:t>
      </w:r>
      <w:r>
        <w:rPr>
          <w:lang w:val="en-US"/>
        </w:rPr>
        <w:t xml:space="preserve"> alternative to RSA </w:t>
      </w:r>
      <w:r w:rsidR="004D08C5">
        <w:rPr>
          <w:lang w:val="en-US"/>
        </w:rPr>
        <w:t xml:space="preserve">is ECDSA and </w:t>
      </w:r>
      <w:r w:rsidR="00B72306">
        <w:rPr>
          <w:lang w:val="en-US"/>
        </w:rPr>
        <w:t xml:space="preserve">is </w:t>
      </w:r>
      <w:r w:rsidR="009D2DEE">
        <w:rPr>
          <w:lang w:val="en-US"/>
        </w:rPr>
        <w:t>even newer technology</w:t>
      </w:r>
      <w:r w:rsidR="00B72306">
        <w:rPr>
          <w:lang w:val="en-US"/>
        </w:rPr>
        <w:t>, the choice of RSA in this project is purely for simplicity</w:t>
      </w:r>
      <w:r w:rsidR="009D2DEE">
        <w:rPr>
          <w:lang w:val="en-US"/>
        </w:rPr>
        <w:t>,</w:t>
      </w:r>
      <w:r w:rsidR="00B72306">
        <w:rPr>
          <w:lang w:val="en-US"/>
        </w:rPr>
        <w:t xml:space="preserve"> compatibility coverage</w:t>
      </w:r>
      <w:r w:rsidR="009D2DEE">
        <w:rPr>
          <w:lang w:val="en-US"/>
        </w:rPr>
        <w:t xml:space="preserve"> and accessibility as well as </w:t>
      </w:r>
      <w:r w:rsidR="00667E8E">
        <w:rPr>
          <w:lang w:val="en-US"/>
        </w:rPr>
        <w:t>its maturity</w:t>
      </w:r>
      <w:r w:rsidR="00B72306">
        <w:rPr>
          <w:lang w:val="en-US"/>
        </w:rPr>
        <w:t>.</w:t>
      </w:r>
    </w:p>
    <w:p w14:paraId="4F16E50A" w14:textId="77777777" w:rsidR="00B72306" w:rsidRDefault="00B72306" w:rsidP="00CD3B2F">
      <w:pPr>
        <w:rPr>
          <w:lang w:val="en-US"/>
        </w:rPr>
      </w:pPr>
    </w:p>
    <w:p w14:paraId="50C52CD2" w14:textId="7A5C1327" w:rsidR="00FE13BF" w:rsidRDefault="00B72306" w:rsidP="00CD3B2F">
      <w:pPr>
        <w:rPr>
          <w:lang w:val="en-US"/>
        </w:rPr>
      </w:pPr>
      <w:r>
        <w:rPr>
          <w:lang w:val="en-US"/>
        </w:rPr>
        <w:t xml:space="preserve">RSA is a </w:t>
      </w:r>
      <w:r w:rsidR="00E0372C">
        <w:rPr>
          <w:lang w:val="en-US"/>
        </w:rPr>
        <w:t>well-known</w:t>
      </w:r>
      <w:r>
        <w:rPr>
          <w:lang w:val="en-US"/>
        </w:rPr>
        <w:t xml:space="preserve"> </w:t>
      </w:r>
      <w:r w:rsidR="00F01D40">
        <w:rPr>
          <w:lang w:val="en-US"/>
        </w:rPr>
        <w:t xml:space="preserve">asymmetric cryptography algorithm, created in 1977 </w:t>
      </w:r>
      <w:r w:rsidR="00E0372C">
        <w:rPr>
          <w:lang w:val="en-US"/>
        </w:rPr>
        <w:t>compared to ECDSA</w:t>
      </w:r>
      <w:r w:rsidR="00E2057B">
        <w:rPr>
          <w:lang w:val="en-US"/>
        </w:rPr>
        <w:t xml:space="preserve"> that</w:t>
      </w:r>
      <w:r w:rsidR="0090574F">
        <w:rPr>
          <w:lang w:val="en-US"/>
        </w:rPr>
        <w:t xml:space="preserve"> has been proposed in 1992; </w:t>
      </w:r>
      <w:r w:rsidR="00165FB4">
        <w:rPr>
          <w:lang w:val="en-US"/>
        </w:rPr>
        <w:t>thus,</w:t>
      </w:r>
      <w:r w:rsidR="0090574F">
        <w:rPr>
          <w:lang w:val="en-US"/>
        </w:rPr>
        <w:t xml:space="preserve"> ECDSA is newer </w:t>
      </w:r>
      <w:r w:rsidR="00084687">
        <w:rPr>
          <w:lang w:val="en-US"/>
        </w:rPr>
        <w:t xml:space="preserve">and </w:t>
      </w:r>
      <w:r w:rsidR="00C86369">
        <w:rPr>
          <w:lang w:val="en-US"/>
        </w:rPr>
        <w:t>its performance and time-complexity is supposedly better than RSA, despite that, RSA has better performance due to longer time of improvements.</w:t>
      </w:r>
    </w:p>
    <w:p w14:paraId="3957C25E" w14:textId="3C8DBC01" w:rsidR="00C86369" w:rsidRDefault="00C9181F" w:rsidP="00CD3B2F">
      <w:pPr>
        <w:rPr>
          <w:lang w:val="en-US"/>
        </w:rPr>
      </w:pPr>
      <w:r>
        <w:rPr>
          <w:lang w:val="en-US"/>
        </w:rPr>
        <w:t>While ECDSA offers be</w:t>
      </w:r>
      <w:r w:rsidR="0004378E">
        <w:rPr>
          <w:lang w:val="en-US"/>
        </w:rPr>
        <w:t xml:space="preserve">tter scaling capabilities and bigger key sizes, its vulnerability to Shor’s algorithm is </w:t>
      </w:r>
      <w:r w:rsidR="00D734FE">
        <w:rPr>
          <w:lang w:val="en-US"/>
        </w:rPr>
        <w:t>considered weaker</w:t>
      </w:r>
      <w:r w:rsidR="0004378E">
        <w:rPr>
          <w:lang w:val="en-US"/>
        </w:rPr>
        <w:t xml:space="preserve"> than RSA, that </w:t>
      </w:r>
      <w:r w:rsidR="008C3941">
        <w:rPr>
          <w:lang w:val="en-US"/>
        </w:rPr>
        <w:t xml:space="preserve">offers better resistance to </w:t>
      </w:r>
      <w:r w:rsidR="0063596E">
        <w:rPr>
          <w:lang w:val="en-US"/>
        </w:rPr>
        <w:t>quantum-based</w:t>
      </w:r>
      <w:r w:rsidR="008C3941">
        <w:rPr>
          <w:lang w:val="en-US"/>
        </w:rPr>
        <w:t xml:space="preserve"> attacks, </w:t>
      </w:r>
      <w:r w:rsidR="00923A44">
        <w:rPr>
          <w:lang w:val="en-US"/>
        </w:rPr>
        <w:t xml:space="preserve">features longer maturity and a long list of adoptions in a huge variety of software, both FOSS </w:t>
      </w:r>
      <w:r w:rsidR="0063596E">
        <w:rPr>
          <w:lang w:val="en-US"/>
        </w:rPr>
        <w:t>and</w:t>
      </w:r>
      <w:r w:rsidR="00DD0282">
        <w:rPr>
          <w:lang w:val="en-US"/>
        </w:rPr>
        <w:t xml:space="preserve"> private.</w:t>
      </w:r>
    </w:p>
    <w:p w14:paraId="10B04DB8" w14:textId="56A23474" w:rsidR="00DD0282" w:rsidRDefault="00DD0282" w:rsidP="00CD3B2F">
      <w:pPr>
        <w:rPr>
          <w:lang w:val="en-US"/>
        </w:rPr>
      </w:pPr>
    </w:p>
    <w:p w14:paraId="27C33137" w14:textId="5348DCB4" w:rsidR="00DD0282" w:rsidRDefault="00DD0282" w:rsidP="00CD3B2F">
      <w:pPr>
        <w:rPr>
          <w:lang w:val="en-US"/>
        </w:rPr>
      </w:pPr>
      <w:r>
        <w:rPr>
          <w:lang w:val="en-US"/>
        </w:rPr>
        <w:t xml:space="preserve">For the </w:t>
      </w:r>
      <w:r w:rsidR="0063596E">
        <w:rPr>
          <w:lang w:val="en-US"/>
        </w:rPr>
        <w:t>above-mentioned</w:t>
      </w:r>
      <w:r>
        <w:rPr>
          <w:lang w:val="en-US"/>
        </w:rPr>
        <w:t xml:space="preserve"> reasons, the Nordic Blockchain’s team decided to adopt RSA for simplicity and </w:t>
      </w:r>
      <w:r w:rsidR="0034385A">
        <w:rPr>
          <w:lang w:val="en-US"/>
        </w:rPr>
        <w:t xml:space="preserve">extended documentation coverage compared to ECSA and a multitude of available APIs covered by different licenses, </w:t>
      </w:r>
      <w:r w:rsidR="0063596E">
        <w:rPr>
          <w:lang w:val="en-US"/>
        </w:rPr>
        <w:t>mainly FOSS-oriented</w:t>
      </w:r>
      <w:r w:rsidR="0034385A">
        <w:rPr>
          <w:lang w:val="en-US"/>
        </w:rPr>
        <w:t>.</w:t>
      </w:r>
    </w:p>
    <w:p w14:paraId="60F8FEC2" w14:textId="4B524B0B" w:rsidR="00FE13BF" w:rsidRDefault="00FE13BF" w:rsidP="00CD3B2F">
      <w:pPr>
        <w:rPr>
          <w:lang w:val="en-US"/>
        </w:rPr>
      </w:pPr>
    </w:p>
    <w:p w14:paraId="2F15B46C" w14:textId="63435112" w:rsidR="00FE13BF" w:rsidRDefault="000619BA" w:rsidP="000619BA">
      <w:pPr>
        <w:pStyle w:val="Titolo3"/>
        <w:rPr>
          <w:lang w:val="en-US"/>
        </w:rPr>
      </w:pPr>
      <w:bookmarkStart w:id="23" w:name="_Toc9871744"/>
      <w:r>
        <w:rPr>
          <w:lang w:val="en-US"/>
        </w:rPr>
        <w:t>WebSocket</w:t>
      </w:r>
      <w:bookmarkEnd w:id="23"/>
    </w:p>
    <w:p w14:paraId="288A0DD6" w14:textId="15436120" w:rsidR="000619BA" w:rsidRDefault="00E6644D" w:rsidP="000619BA">
      <w:pPr>
        <w:rPr>
          <w:lang w:val="en-US"/>
        </w:rPr>
      </w:pPr>
      <w:r>
        <w:rPr>
          <w:lang w:val="en-US"/>
        </w:rPr>
        <w:t xml:space="preserve">The communication classes (Network, Client, </w:t>
      </w:r>
      <w:proofErr w:type="spellStart"/>
      <w:r>
        <w:rPr>
          <w:lang w:val="en-US"/>
        </w:rPr>
        <w:t>SessionManager</w:t>
      </w:r>
      <w:proofErr w:type="spellEnd"/>
      <w:r>
        <w:rPr>
          <w:lang w:val="en-US"/>
        </w:rPr>
        <w:t xml:space="preserve">) use </w:t>
      </w:r>
      <w:proofErr w:type="spellStart"/>
      <w:r>
        <w:rPr>
          <w:lang w:val="en-US"/>
        </w:rPr>
        <w:t>WebSockets</w:t>
      </w:r>
      <w:proofErr w:type="spellEnd"/>
      <w:r>
        <w:rPr>
          <w:lang w:val="en-US"/>
        </w:rPr>
        <w:t xml:space="preserve"> for communication protocol instead of plain sockets.</w:t>
      </w:r>
    </w:p>
    <w:p w14:paraId="23A80992" w14:textId="3BAA27C6" w:rsidR="00E6644D" w:rsidRDefault="00E6644D" w:rsidP="000619BA">
      <w:pPr>
        <w:rPr>
          <w:lang w:val="en-US"/>
        </w:rPr>
      </w:pPr>
      <w:r>
        <w:rPr>
          <w:lang w:val="en-US"/>
        </w:rPr>
        <w:t xml:space="preserve">The choice of </w:t>
      </w:r>
      <w:proofErr w:type="spellStart"/>
      <w:r>
        <w:rPr>
          <w:lang w:val="en-US"/>
        </w:rPr>
        <w:t>WebSockets</w:t>
      </w:r>
      <w:proofErr w:type="spellEnd"/>
      <w:r>
        <w:rPr>
          <w:lang w:val="en-US"/>
        </w:rPr>
        <w:t xml:space="preserve"> is to </w:t>
      </w:r>
      <w:r w:rsidR="00E34E49">
        <w:rPr>
          <w:lang w:val="en-US"/>
        </w:rPr>
        <w:t xml:space="preserve">put a baseline for compatibility with multiple applications, including external ones, that desire to use such service, since the </w:t>
      </w:r>
      <w:r w:rsidR="00E34E49">
        <w:rPr>
          <w:lang w:val="en-US"/>
        </w:rPr>
        <w:lastRenderedPageBreak/>
        <w:t xml:space="preserve">WebSocket’s transportation protocol obeys under the HTTP standards </w:t>
      </w:r>
      <w:r w:rsidR="00292C00">
        <w:rPr>
          <w:lang w:val="en-US"/>
        </w:rPr>
        <w:t>and</w:t>
      </w:r>
      <w:r w:rsidR="00E34E49">
        <w:rPr>
          <w:lang w:val="en-US"/>
        </w:rPr>
        <w:t xml:space="preserve"> supports SSL.</w:t>
      </w:r>
    </w:p>
    <w:p w14:paraId="0B39E219" w14:textId="207A1C7E" w:rsidR="00FE13BF" w:rsidRDefault="003E2389" w:rsidP="00CD3B2F">
      <w:pPr>
        <w:rPr>
          <w:lang w:val="en-US"/>
        </w:rPr>
      </w:pPr>
      <w:r>
        <w:rPr>
          <w:lang w:val="en-US"/>
        </w:rPr>
        <w:t>Also, the usage of standardized protocol and technologies is always preferred over custom implementations that might deteriorate over time and decrease maintainability.</w:t>
      </w:r>
    </w:p>
    <w:p w14:paraId="0D4E04DD" w14:textId="6F151440" w:rsidR="00FE13BF" w:rsidRDefault="009679CF" w:rsidP="00255099">
      <w:pPr>
        <w:pStyle w:val="Titolo3"/>
        <w:rPr>
          <w:lang w:val="en-US"/>
        </w:rPr>
      </w:pPr>
      <w:bookmarkStart w:id="24" w:name="_Toc9871745"/>
      <w:r>
        <w:rPr>
          <w:lang w:val="en-US"/>
        </w:rPr>
        <w:t>.NET Core</w:t>
      </w:r>
      <w:bookmarkEnd w:id="24"/>
    </w:p>
    <w:p w14:paraId="16B6CBDF" w14:textId="3C39B9F7" w:rsidR="009679CF" w:rsidRDefault="009679CF" w:rsidP="009679CF">
      <w:pPr>
        <w:rPr>
          <w:lang w:val="en-US"/>
        </w:rPr>
      </w:pPr>
      <w:r>
        <w:rPr>
          <w:lang w:val="en-US"/>
        </w:rPr>
        <w:t>The choice of .NET Core technology instead of .NET Framework is simply for simplicity of the C# language and, majorly, for cross-compilation and cross-compatibility towards different operative systems.</w:t>
      </w:r>
    </w:p>
    <w:p w14:paraId="4F82D614" w14:textId="07C5C113" w:rsidR="00FE13BF" w:rsidRDefault="009679CF" w:rsidP="00CD3B2F">
      <w:pPr>
        <w:rPr>
          <w:lang w:val="en-US"/>
        </w:rPr>
      </w:pPr>
      <w:r>
        <w:rPr>
          <w:lang w:val="en-US"/>
        </w:rPr>
        <w:t xml:space="preserve">C# is becoming </w:t>
      </w:r>
      <w:r w:rsidR="00B82140">
        <w:rPr>
          <w:lang w:val="en-US"/>
        </w:rPr>
        <w:t xml:space="preserve">an increasingly influential programming language </w:t>
      </w:r>
      <w:r>
        <w:rPr>
          <w:lang w:val="en-US"/>
        </w:rPr>
        <w:t xml:space="preserve">every year and the recent porting of the .NET technology into Linux/Unix systems is nonetheless </w:t>
      </w:r>
      <w:r w:rsidR="00EC2732">
        <w:rPr>
          <w:lang w:val="en-US"/>
        </w:rPr>
        <w:t>speeding up the process of propagation, the author considered the possibility of keeping a project like this on multiple systems, considering the banks networks may have a bias towards a specific OS.</w:t>
      </w:r>
    </w:p>
    <w:p w14:paraId="7C7E18EC" w14:textId="4C317FC3" w:rsidR="00FE13BF" w:rsidRDefault="007F4F85" w:rsidP="007F4F85">
      <w:pPr>
        <w:pStyle w:val="Titolo3"/>
        <w:rPr>
          <w:lang w:val="en-US"/>
        </w:rPr>
      </w:pPr>
      <w:bookmarkStart w:id="25" w:name="_Toc9871746"/>
      <w:r>
        <w:rPr>
          <w:lang w:val="en-US"/>
        </w:rPr>
        <w:t>NuGet Package Manager</w:t>
      </w:r>
      <w:bookmarkEnd w:id="25"/>
    </w:p>
    <w:p w14:paraId="2488020D" w14:textId="49231455" w:rsidR="007F4F85" w:rsidRDefault="007F4F85" w:rsidP="007F4F85">
      <w:pPr>
        <w:rPr>
          <w:lang w:val="en-US"/>
        </w:rPr>
      </w:pPr>
      <w:r>
        <w:rPr>
          <w:lang w:val="en-US"/>
        </w:rPr>
        <w:t xml:space="preserve">The installation and usage of external libraries is </w:t>
      </w:r>
      <w:r w:rsidR="00023EAC">
        <w:rPr>
          <w:lang w:val="en-US"/>
        </w:rPr>
        <w:t>possible thanks to the NuGet package manager.</w:t>
      </w:r>
    </w:p>
    <w:p w14:paraId="61CFEE46" w14:textId="6AAF8ADC" w:rsidR="00023EAC" w:rsidRDefault="00023EAC" w:rsidP="007F4F85">
      <w:pPr>
        <w:rPr>
          <w:lang w:val="en-US"/>
        </w:rPr>
      </w:pPr>
      <w:r>
        <w:rPr>
          <w:lang w:val="en-US"/>
        </w:rPr>
        <w:t xml:space="preserve">The software is a one-click package installer for libraries developed by any entity (private or corporate) </w:t>
      </w:r>
      <w:r w:rsidR="009B31AC">
        <w:rPr>
          <w:lang w:val="en-US"/>
        </w:rPr>
        <w:t>and it is included into Visual Studio IDE, speeding up the development times for the author of the project.</w:t>
      </w:r>
    </w:p>
    <w:p w14:paraId="6B6F1A0C" w14:textId="6B787F78" w:rsidR="009B31AC" w:rsidRPr="007F4F85" w:rsidRDefault="009B31AC" w:rsidP="007F4F85">
      <w:pPr>
        <w:rPr>
          <w:lang w:val="en-US"/>
        </w:rPr>
      </w:pPr>
      <w:r>
        <w:rPr>
          <w:lang w:val="en-US"/>
        </w:rPr>
        <w:t>NuGet may not be suitable for certified-only production development</w:t>
      </w:r>
      <w:r w:rsidR="00E47C77">
        <w:rPr>
          <w:lang w:val="en-US"/>
        </w:rPr>
        <w:t xml:space="preserve"> – concerning security -</w:t>
      </w:r>
      <w:r>
        <w:rPr>
          <w:lang w:val="en-US"/>
        </w:rPr>
        <w:t xml:space="preserve"> and may retain further investigation for production quality </w:t>
      </w:r>
      <w:r w:rsidR="00AF4459">
        <w:rPr>
          <w:lang w:val="en-US"/>
        </w:rPr>
        <w:t xml:space="preserve">and </w:t>
      </w:r>
      <w:r w:rsidR="00F64190">
        <w:rPr>
          <w:lang w:val="en-US"/>
        </w:rPr>
        <w:t xml:space="preserve">critical </w:t>
      </w:r>
      <w:proofErr w:type="gramStart"/>
      <w:r w:rsidR="00F64190">
        <w:rPr>
          <w:lang w:val="en-US"/>
        </w:rPr>
        <w:t xml:space="preserve">security </w:t>
      </w:r>
      <w:r w:rsidR="00694C88">
        <w:rPr>
          <w:lang w:val="en-US"/>
        </w:rPr>
        <w:t>based</w:t>
      </w:r>
      <w:proofErr w:type="gramEnd"/>
      <w:r w:rsidR="00694C88">
        <w:rPr>
          <w:lang w:val="en-US"/>
        </w:rPr>
        <w:t xml:space="preserve"> </w:t>
      </w:r>
      <w:r>
        <w:rPr>
          <w:lang w:val="en-US"/>
        </w:rPr>
        <w:t>projects</w:t>
      </w:r>
      <w:r w:rsidR="00B721AD">
        <w:rPr>
          <w:lang w:val="en-US"/>
        </w:rPr>
        <w:t>.</w:t>
      </w:r>
    </w:p>
    <w:p w14:paraId="6701B8AD" w14:textId="4816AEA5" w:rsidR="00FE13BF" w:rsidRDefault="00FE13BF" w:rsidP="00CD3B2F">
      <w:pPr>
        <w:rPr>
          <w:lang w:val="en-US"/>
        </w:rPr>
      </w:pPr>
    </w:p>
    <w:p w14:paraId="2936DC11" w14:textId="38A52FC6" w:rsidR="00FE13BF" w:rsidRDefault="00FE13BF" w:rsidP="00CD3B2F">
      <w:pPr>
        <w:rPr>
          <w:lang w:val="en-US"/>
        </w:rPr>
      </w:pPr>
    </w:p>
    <w:p w14:paraId="3426903A" w14:textId="4677DDFB" w:rsidR="00FE13BF" w:rsidRDefault="00FE13BF" w:rsidP="00CD3B2F">
      <w:pPr>
        <w:rPr>
          <w:lang w:val="en-US"/>
        </w:rPr>
      </w:pPr>
    </w:p>
    <w:p w14:paraId="7F8BC903" w14:textId="30AB6855" w:rsidR="00FE13BF" w:rsidRDefault="00FE13BF" w:rsidP="00CD3B2F">
      <w:pPr>
        <w:rPr>
          <w:lang w:val="en-US"/>
        </w:rPr>
      </w:pPr>
    </w:p>
    <w:p w14:paraId="3ACE629D" w14:textId="1AAA03CB" w:rsidR="00FE13BF" w:rsidRDefault="00FE13BF" w:rsidP="00CD3B2F">
      <w:pPr>
        <w:rPr>
          <w:lang w:val="en-US"/>
        </w:rPr>
      </w:pPr>
    </w:p>
    <w:p w14:paraId="74823E59" w14:textId="29BAFE07" w:rsidR="0000426E" w:rsidRDefault="0000426E">
      <w:pPr>
        <w:spacing w:after="160" w:line="259" w:lineRule="auto"/>
        <w:rPr>
          <w:lang w:val="en-US"/>
        </w:rPr>
      </w:pPr>
      <w:r>
        <w:rPr>
          <w:lang w:val="en-US"/>
        </w:rPr>
        <w:br w:type="page"/>
      </w:r>
    </w:p>
    <w:p w14:paraId="3065FFDF" w14:textId="77777777" w:rsidR="0000426E" w:rsidRDefault="0000426E" w:rsidP="0000426E">
      <w:pPr>
        <w:pStyle w:val="Titolo1"/>
      </w:pPr>
      <w:bookmarkStart w:id="26" w:name="_Toc490902154"/>
      <w:bookmarkStart w:id="27" w:name="_Toc9871747"/>
      <w:r>
        <w:lastRenderedPageBreak/>
        <w:t>Implementation</w:t>
      </w:r>
      <w:bookmarkEnd w:id="26"/>
      <w:bookmarkEnd w:id="27"/>
    </w:p>
    <w:p w14:paraId="372639D1" w14:textId="77777777" w:rsidR="0052112C" w:rsidRPr="0052112C" w:rsidRDefault="0052112C" w:rsidP="0052112C">
      <w:pPr>
        <w:pStyle w:val="Titolo2"/>
        <w:rPr>
          <w:rFonts w:eastAsia="Times New Roman"/>
          <w:lang w:eastAsia="da-DK"/>
        </w:rPr>
      </w:pPr>
      <w:bookmarkStart w:id="28" w:name="_Toc9871748"/>
      <w:r>
        <w:t>Block</w:t>
      </w:r>
      <w:bookmarkEnd w:id="28"/>
    </w:p>
    <w:p w14:paraId="132B8256" w14:textId="77777777" w:rsidR="0052112C" w:rsidRPr="0052112C" w:rsidRDefault="0052112C" w:rsidP="0052112C">
      <w:pPr>
        <w:pStyle w:val="Titolo2"/>
        <w:numPr>
          <w:ilvl w:val="0"/>
          <w:numId w:val="0"/>
        </w:numPr>
        <w:ind w:left="567"/>
        <w:rPr>
          <w:rFonts w:eastAsia="Times New Roman"/>
          <w:lang w:eastAsia="da-DK"/>
        </w:rPr>
      </w:pPr>
    </w:p>
    <w:p w14:paraId="649AD2D8" w14:textId="77777777" w:rsidR="0052112C" w:rsidRDefault="0052112C" w:rsidP="0052112C">
      <w:r>
        <w:rPr>
          <w:noProof/>
        </w:rPr>
        <w:drawing>
          <wp:inline distT="0" distB="0" distL="0" distR="0" wp14:anchorId="2EED17E7" wp14:editId="68C99765">
            <wp:extent cx="5400040" cy="2468880"/>
            <wp:effectExtent l="0" t="0" r="0" b="7620"/>
            <wp:docPr id="16" name="Immagine 16" descr="Immagine che contiene screenshot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805943bb03.png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46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BEF407" w14:textId="77777777" w:rsidR="001C11CB" w:rsidRDefault="0052112C" w:rsidP="0052112C">
      <w:r>
        <w:t>The block structure and calculation of hash</w:t>
      </w:r>
      <w:r w:rsidR="001C11CB">
        <w:t>.</w:t>
      </w:r>
    </w:p>
    <w:p w14:paraId="2D21309E" w14:textId="59484242" w:rsidR="00CF34D2" w:rsidRDefault="001C11CB" w:rsidP="0052112C">
      <w:r>
        <w:t xml:space="preserve">The hash calculation is a merging of the previous block hash, the creation time and the content, which ensures the concatenation of blocks </w:t>
      </w:r>
      <w:r w:rsidR="00CF34D2">
        <w:t>that are recursively verified for compromise verification.</w:t>
      </w:r>
      <w:r w:rsidR="004618D5">
        <w:t xml:space="preserve"> </w:t>
      </w:r>
    </w:p>
    <w:p w14:paraId="4422C647" w14:textId="77777777" w:rsidR="000422DE" w:rsidRDefault="000422DE" w:rsidP="0052112C"/>
    <w:p w14:paraId="578BDCFE" w14:textId="77777777" w:rsidR="004618D5" w:rsidRDefault="004618D5" w:rsidP="004618D5">
      <w:pPr>
        <w:jc w:val="center"/>
      </w:pPr>
      <w:r>
        <w:rPr>
          <w:noProof/>
        </w:rPr>
        <w:drawing>
          <wp:inline distT="0" distB="0" distL="0" distR="0" wp14:anchorId="2C877060" wp14:editId="13CB9E53">
            <wp:extent cx="4067743" cy="1648055"/>
            <wp:effectExtent l="0" t="0" r="9525" b="9525"/>
            <wp:docPr id="19" name="Immagin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e02ebb8b4d.png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67743" cy="164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857B85" w14:textId="051D65A4" w:rsidR="000422DE" w:rsidRDefault="000422DE" w:rsidP="004618D5">
      <w:r>
        <w:t>The function that registers the new data if not full and updates the current block hash whenever it changes.</w:t>
      </w:r>
    </w:p>
    <w:p w14:paraId="53D101DE" w14:textId="77777777" w:rsidR="000422DE" w:rsidRDefault="000422DE" w:rsidP="004618D5"/>
    <w:p w14:paraId="5ECAA977" w14:textId="77777777" w:rsidR="000422DE" w:rsidRDefault="000422DE" w:rsidP="000422DE">
      <w:pPr>
        <w:pStyle w:val="Titolo2"/>
      </w:pPr>
      <w:bookmarkStart w:id="29" w:name="_Toc9871749"/>
      <w:r>
        <w:lastRenderedPageBreak/>
        <w:t>Blockchain</w:t>
      </w:r>
      <w:bookmarkEnd w:id="29"/>
    </w:p>
    <w:p w14:paraId="442A0B09" w14:textId="77777777" w:rsidR="000422DE" w:rsidRDefault="000422DE" w:rsidP="000422DE">
      <w:pPr>
        <w:pStyle w:val="Titolo2"/>
        <w:numPr>
          <w:ilvl w:val="0"/>
          <w:numId w:val="0"/>
        </w:numPr>
        <w:ind w:left="567"/>
      </w:pPr>
    </w:p>
    <w:p w14:paraId="16A06E44" w14:textId="77777777" w:rsidR="00512663" w:rsidRDefault="00512663" w:rsidP="000422DE">
      <w:r>
        <w:rPr>
          <w:noProof/>
        </w:rPr>
        <w:drawing>
          <wp:inline distT="0" distB="0" distL="0" distR="0" wp14:anchorId="45DDF3BA" wp14:editId="7B252B2D">
            <wp:extent cx="5400040" cy="790575"/>
            <wp:effectExtent l="0" t="0" r="0" b="9525"/>
            <wp:docPr id="21" name="Immagin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1b87d4d0b0.png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790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BE95CF" w14:textId="77777777" w:rsidR="008B7873" w:rsidRDefault="00512663" w:rsidP="000422DE">
      <w:r>
        <w:t>The blockchain contains 3 complex structures</w:t>
      </w:r>
      <w:r w:rsidR="00C761F2">
        <w:t>, the “_chain” is the current chain of blocks that contains permanently registered data, the “</w:t>
      </w:r>
      <w:proofErr w:type="spellStart"/>
      <w:r w:rsidR="00C761F2">
        <w:t>PendingOperations</w:t>
      </w:r>
      <w:proofErr w:type="spellEnd"/>
      <w:r w:rsidR="00C761F2">
        <w:t xml:space="preserve">” holds the list of pending operations that the miners will request, this is updated automatically </w:t>
      </w:r>
      <w:r w:rsidR="002F1D53">
        <w:t>by removing newly confirmed operations and only adding newly created ones, and, the “_</w:t>
      </w:r>
      <w:proofErr w:type="spellStart"/>
      <w:r w:rsidR="002F1D53">
        <w:t>votemap</w:t>
      </w:r>
      <w:proofErr w:type="spellEnd"/>
      <w:r w:rsidR="002F1D53">
        <w:t>” that holds the reference of transactions based on their Transaction Identifier</w:t>
      </w:r>
      <w:r w:rsidR="008B7873">
        <w:t>, used for miner’s vote casting.</w:t>
      </w:r>
    </w:p>
    <w:p w14:paraId="7BDCC96E" w14:textId="77777777" w:rsidR="008B7873" w:rsidRDefault="008B7873" w:rsidP="000422DE"/>
    <w:p w14:paraId="0EC73A84" w14:textId="77777777" w:rsidR="0005023D" w:rsidRDefault="0005023D" w:rsidP="000422DE">
      <w:r>
        <w:rPr>
          <w:noProof/>
        </w:rPr>
        <w:drawing>
          <wp:inline distT="0" distB="0" distL="0" distR="0" wp14:anchorId="61D18C2F" wp14:editId="2C9AE142">
            <wp:extent cx="5400040" cy="2178050"/>
            <wp:effectExtent l="0" t="0" r="0" b="0"/>
            <wp:docPr id="23" name="Immagin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c6cbd0ed5e.png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178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33FDE0" w14:textId="77777777" w:rsidR="00794E0C" w:rsidRDefault="0005023D" w:rsidP="000422DE">
      <w:r>
        <w:t>The “Validity” function is for verification of compromised of a blockchain, it compares the registered hashes</w:t>
      </w:r>
      <w:r w:rsidR="004C6A15">
        <w:t xml:space="preserve"> between concatenated blocks</w:t>
      </w:r>
      <w:r w:rsidR="00893888">
        <w:t xml:space="preserve"> and the latest hash version.</w:t>
      </w:r>
    </w:p>
    <w:p w14:paraId="6C5FFD8A" w14:textId="77777777" w:rsidR="00794E0C" w:rsidRDefault="00794E0C" w:rsidP="000422DE">
      <w:r>
        <w:rPr>
          <w:noProof/>
        </w:rPr>
        <w:lastRenderedPageBreak/>
        <w:drawing>
          <wp:inline distT="0" distB="0" distL="0" distR="0" wp14:anchorId="676DA6CA" wp14:editId="37CE2690">
            <wp:extent cx="5400040" cy="2077085"/>
            <wp:effectExtent l="0" t="0" r="0" b="0"/>
            <wp:docPr id="24" name="Immagine 24" descr="Immagine che contiene screenshot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7df58f5ee3.png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077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A5682F" w14:textId="66C78516" w:rsidR="00794E0C" w:rsidRDefault="00794E0C" w:rsidP="000422DE">
      <w:r>
        <w:t>The “</w:t>
      </w:r>
      <w:proofErr w:type="spellStart"/>
      <w:r>
        <w:t>ProcessOperation</w:t>
      </w:r>
      <w:proofErr w:type="spellEnd"/>
      <w:r>
        <w:t xml:space="preserve">” is the </w:t>
      </w:r>
      <w:r w:rsidR="002938CC">
        <w:t>call-back</w:t>
      </w:r>
      <w:r>
        <w:t xml:space="preserve"> function used by the network for operations that should interact with the blockchain or its content.</w:t>
      </w:r>
    </w:p>
    <w:p w14:paraId="17446FA6" w14:textId="77777777" w:rsidR="002A69D4" w:rsidRDefault="00794E0C" w:rsidP="000422DE">
      <w:r>
        <w:t xml:space="preserve">It functions as a bridge of </w:t>
      </w:r>
      <w:r w:rsidR="002938CC">
        <w:t xml:space="preserve">communication between networking and blockchain manipulation that is under supervision of the </w:t>
      </w:r>
      <w:r w:rsidR="00F74EE7">
        <w:t>developer’s decision of handling.</w:t>
      </w:r>
    </w:p>
    <w:p w14:paraId="4249F4F1" w14:textId="77777777" w:rsidR="002A69D4" w:rsidRDefault="002A69D4" w:rsidP="002A69D4">
      <w:pPr>
        <w:pStyle w:val="Titolo2"/>
      </w:pPr>
      <w:bookmarkStart w:id="30" w:name="_Toc9871750"/>
      <w:r>
        <w:lastRenderedPageBreak/>
        <w:t>Operations</w:t>
      </w:r>
      <w:bookmarkEnd w:id="30"/>
    </w:p>
    <w:p w14:paraId="278C8B82" w14:textId="77777777" w:rsidR="002A69D4" w:rsidRDefault="002A69D4" w:rsidP="002A69D4">
      <w:r>
        <w:rPr>
          <w:noProof/>
        </w:rPr>
        <w:drawing>
          <wp:inline distT="0" distB="0" distL="0" distR="0" wp14:anchorId="669CA96D" wp14:editId="2CA91938">
            <wp:extent cx="5400040" cy="4251325"/>
            <wp:effectExtent l="0" t="0" r="0" b="0"/>
            <wp:docPr id="25" name="Immagine 25" descr="Immagine che contiene testo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a9168691f2.png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251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BC62F6" w14:textId="6E0DF7D8" w:rsidR="00B014E0" w:rsidRDefault="002A69D4" w:rsidP="002A69D4">
      <w:r>
        <w:t xml:space="preserve">The registered IDs for data transmission, differentiated </w:t>
      </w:r>
      <w:r w:rsidR="00E8436D">
        <w:t>to ensure uniqueness and proper identification of the operation request.</w:t>
      </w:r>
      <w:r w:rsidR="002938CC">
        <w:t xml:space="preserve"> </w:t>
      </w:r>
    </w:p>
    <w:p w14:paraId="28EA1D7F" w14:textId="387A46B6" w:rsidR="00B014E0" w:rsidRDefault="00B014E0" w:rsidP="002A69D4"/>
    <w:p w14:paraId="45F78916" w14:textId="4452EA15" w:rsidR="00B014E0" w:rsidRDefault="00B014E0" w:rsidP="002A69D4"/>
    <w:p w14:paraId="3BEB0058" w14:textId="41790C35" w:rsidR="00B014E0" w:rsidRDefault="00B014E0" w:rsidP="002A69D4"/>
    <w:p w14:paraId="5BD617BB" w14:textId="3F594FE7" w:rsidR="00B014E0" w:rsidRDefault="00B014E0" w:rsidP="002A69D4"/>
    <w:p w14:paraId="605B2B21" w14:textId="24928581" w:rsidR="00B014E0" w:rsidRDefault="00B014E0" w:rsidP="002A69D4"/>
    <w:p w14:paraId="24186AA6" w14:textId="57C03267" w:rsidR="00B014E0" w:rsidRDefault="00B014E0" w:rsidP="002A69D4"/>
    <w:p w14:paraId="035A79EE" w14:textId="41045123" w:rsidR="00B014E0" w:rsidRDefault="00B014E0" w:rsidP="002A69D4"/>
    <w:p w14:paraId="5DA995F6" w14:textId="4DEAEDEF" w:rsidR="00B014E0" w:rsidRDefault="00B014E0" w:rsidP="002A69D4"/>
    <w:p w14:paraId="40CEB770" w14:textId="77777777" w:rsidR="00B014E0" w:rsidRDefault="00B014E0" w:rsidP="002A69D4"/>
    <w:p w14:paraId="7A772285" w14:textId="77777777" w:rsidR="00B014E0" w:rsidRDefault="00B014E0" w:rsidP="00B014E0">
      <w:pPr>
        <w:pStyle w:val="Titolo3"/>
      </w:pPr>
      <w:bookmarkStart w:id="31" w:name="_Toc9871751"/>
      <w:r>
        <w:lastRenderedPageBreak/>
        <w:t>Transaction Operation</w:t>
      </w:r>
      <w:bookmarkEnd w:id="31"/>
    </w:p>
    <w:p w14:paraId="6992EEC4" w14:textId="77777777" w:rsidR="00B014E0" w:rsidRDefault="00B014E0" w:rsidP="00B014E0"/>
    <w:p w14:paraId="562E2874" w14:textId="77777777" w:rsidR="00B014E0" w:rsidRDefault="00B014E0" w:rsidP="00B014E0">
      <w:r>
        <w:rPr>
          <w:noProof/>
        </w:rPr>
        <w:drawing>
          <wp:inline distT="0" distB="0" distL="0" distR="0" wp14:anchorId="2BA49101" wp14:editId="46F7EDB2">
            <wp:extent cx="5400040" cy="4135120"/>
            <wp:effectExtent l="0" t="0" r="0" b="0"/>
            <wp:docPr id="26" name="Immagine 26" descr="Immagine che contiene screenshot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b16abaa5ad.png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135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61F801" w14:textId="77777777" w:rsidR="00534A3A" w:rsidRDefault="00B014E0" w:rsidP="00B014E0">
      <w:r>
        <w:t>The transaction structure and assignation of unique transaction ID.</w:t>
      </w:r>
    </w:p>
    <w:p w14:paraId="1782A3AE" w14:textId="77777777" w:rsidR="00534A3A" w:rsidRDefault="00534A3A" w:rsidP="00B014E0">
      <w:r>
        <w:rPr>
          <w:noProof/>
        </w:rPr>
        <w:drawing>
          <wp:inline distT="0" distB="0" distL="0" distR="0" wp14:anchorId="73300B59" wp14:editId="3C57DAAC">
            <wp:extent cx="5400040" cy="1191895"/>
            <wp:effectExtent l="0" t="0" r="0" b="8255"/>
            <wp:docPr id="27" name="Immagin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4325eb68f5.png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19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0FAC07" w14:textId="77777777" w:rsidR="002E5A56" w:rsidRDefault="004D3F42" w:rsidP="00B014E0">
      <w:r>
        <w:t>Decisive status of transaction function and vote casting function, respectively.</w:t>
      </w:r>
    </w:p>
    <w:p w14:paraId="2128892C" w14:textId="77777777" w:rsidR="002E5A56" w:rsidRDefault="002E5A56" w:rsidP="00B014E0"/>
    <w:p w14:paraId="7AF653A4" w14:textId="77777777" w:rsidR="002E5A56" w:rsidRDefault="002E5A56" w:rsidP="00B014E0"/>
    <w:p w14:paraId="5CD3391D" w14:textId="77777777" w:rsidR="002E5A56" w:rsidRDefault="002E5A56" w:rsidP="00B014E0"/>
    <w:p w14:paraId="65DD0C0B" w14:textId="77777777" w:rsidR="002E5A56" w:rsidRDefault="002E5A56" w:rsidP="00B014E0"/>
    <w:p w14:paraId="6A2BE0B5" w14:textId="77777777" w:rsidR="002E5A56" w:rsidRDefault="002E5A56" w:rsidP="002E5A56">
      <w:pPr>
        <w:pStyle w:val="Titolo2"/>
      </w:pPr>
      <w:bookmarkStart w:id="32" w:name="_Toc9871752"/>
      <w:r>
        <w:lastRenderedPageBreak/>
        <w:t>Network</w:t>
      </w:r>
      <w:bookmarkEnd w:id="32"/>
    </w:p>
    <w:p w14:paraId="42B4D16B" w14:textId="77777777" w:rsidR="002E5A56" w:rsidRDefault="002E5A56" w:rsidP="002E5A56">
      <w:r>
        <w:rPr>
          <w:noProof/>
        </w:rPr>
        <w:drawing>
          <wp:inline distT="0" distB="0" distL="0" distR="0" wp14:anchorId="0F0DE69A" wp14:editId="6431A2D3">
            <wp:extent cx="5400040" cy="2546350"/>
            <wp:effectExtent l="0" t="0" r="0" b="6350"/>
            <wp:docPr id="28" name="Immagine 28" descr="Immagine che contiene screenshot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1a9b32b149.png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46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8BB178" w14:textId="1C0CDF82" w:rsidR="00767A3C" w:rsidRDefault="002E5A56" w:rsidP="002E5A56">
      <w:r>
        <w:t>The first entry point of received data from the WebSocket, being parsed trough the “CLM Manager” for protocol handling and then processed.</w:t>
      </w:r>
    </w:p>
    <w:p w14:paraId="34E73573" w14:textId="77777777" w:rsidR="00767A3C" w:rsidRDefault="00767A3C" w:rsidP="002E5A56"/>
    <w:p w14:paraId="321925BC" w14:textId="77777777" w:rsidR="00767A3C" w:rsidRDefault="00767A3C" w:rsidP="002E5A56">
      <w:r>
        <w:rPr>
          <w:noProof/>
        </w:rPr>
        <w:drawing>
          <wp:inline distT="0" distB="0" distL="0" distR="0" wp14:anchorId="290ED4B2" wp14:editId="6E927170">
            <wp:extent cx="5743575" cy="3696447"/>
            <wp:effectExtent l="0" t="0" r="0" b="0"/>
            <wp:docPr id="29" name="Immagine 29" descr="Immagine che contiene screenshot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3a797cbae9.png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4155" cy="37032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84FAF9" w14:textId="76349B31" w:rsidR="0000426E" w:rsidRDefault="00767A3C" w:rsidP="002E5A56">
      <w:r>
        <w:t>The encapsulation processing function, verifying the tampering as well.</w:t>
      </w:r>
      <w:r w:rsidR="0000426E">
        <w:br w:type="page"/>
      </w:r>
    </w:p>
    <w:p w14:paraId="651B0B85" w14:textId="5995D8D6" w:rsidR="00B014E0" w:rsidRDefault="00B014E0" w:rsidP="002A69D4"/>
    <w:p w14:paraId="64AC7CAE" w14:textId="614D1056" w:rsidR="00B014E0" w:rsidRDefault="003147A2" w:rsidP="003147A2">
      <w:pPr>
        <w:pStyle w:val="Titolo2"/>
      </w:pPr>
      <w:bookmarkStart w:id="33" w:name="_Toc9871753"/>
      <w:r>
        <w:t>Test Miner</w:t>
      </w:r>
      <w:bookmarkEnd w:id="33"/>
    </w:p>
    <w:p w14:paraId="6478A189" w14:textId="6D6DF9FE" w:rsidR="003147A2" w:rsidRDefault="003147A2" w:rsidP="003147A2">
      <w:r>
        <w:rPr>
          <w:noProof/>
        </w:rPr>
        <w:drawing>
          <wp:inline distT="0" distB="0" distL="0" distR="0" wp14:anchorId="4370EC5E" wp14:editId="5A258BB8">
            <wp:extent cx="5400040" cy="2178685"/>
            <wp:effectExtent l="0" t="0" r="0" b="0"/>
            <wp:docPr id="30" name="Immagine 30" descr="Immagine che contiene screenshot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bce269062e.png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178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1C718C" w14:textId="06C74A4F" w:rsidR="003147A2" w:rsidRDefault="003147A2" w:rsidP="003147A2">
      <w:r>
        <w:t xml:space="preserve">The testing miner, </w:t>
      </w:r>
      <w:r w:rsidR="00045255">
        <w:t>impersonating respectively:</w:t>
      </w:r>
    </w:p>
    <w:p w14:paraId="267A795D" w14:textId="468A8346" w:rsidR="00045255" w:rsidRDefault="00045255" w:rsidP="00E86A58">
      <w:pPr>
        <w:pStyle w:val="Paragrafoelenco"/>
        <w:numPr>
          <w:ilvl w:val="0"/>
          <w:numId w:val="19"/>
        </w:numPr>
      </w:pPr>
      <w:r>
        <w:t>The miner role, asking and processing a pending operation.</w:t>
      </w:r>
    </w:p>
    <w:p w14:paraId="4ADAE6DA" w14:textId="6BECF8FE" w:rsidR="00045255" w:rsidRDefault="00045255" w:rsidP="00E86A58">
      <w:pPr>
        <w:pStyle w:val="Paragrafoelenco"/>
        <w:numPr>
          <w:ilvl w:val="0"/>
          <w:numId w:val="19"/>
        </w:numPr>
      </w:pPr>
      <w:r>
        <w:t>The admin role, asking and printing the node’s statistics.</w:t>
      </w:r>
    </w:p>
    <w:p w14:paraId="3283D58B" w14:textId="0EC88206" w:rsidR="000422DE" w:rsidRPr="000422DE" w:rsidRDefault="00045255" w:rsidP="000422DE">
      <w:pPr>
        <w:pStyle w:val="Paragrafoelenco"/>
        <w:numPr>
          <w:ilvl w:val="0"/>
          <w:numId w:val="19"/>
        </w:numPr>
      </w:pPr>
      <w:r>
        <w:t xml:space="preserve">The user role, asking for </w:t>
      </w:r>
      <w:r w:rsidR="00E86A58">
        <w:t xml:space="preserve">the previously confirmed and registered transaction by using the already recorded </w:t>
      </w:r>
      <w:proofErr w:type="spellStart"/>
      <w:r w:rsidR="00E86A58">
        <w:t>TxID</w:t>
      </w:r>
      <w:proofErr w:type="spellEnd"/>
      <w:r w:rsidR="00E86A58">
        <w:t>.</w:t>
      </w:r>
    </w:p>
    <w:p w14:paraId="53F9AFF1" w14:textId="227E04D7" w:rsidR="0000426E" w:rsidRDefault="0000426E" w:rsidP="0000426E">
      <w:pPr>
        <w:pStyle w:val="Titolo1"/>
      </w:pPr>
      <w:bookmarkStart w:id="34" w:name="_Toc490902155"/>
      <w:bookmarkStart w:id="35" w:name="_Toc9871754"/>
      <w:r>
        <w:t>Test</w:t>
      </w:r>
      <w:bookmarkEnd w:id="34"/>
      <w:bookmarkEnd w:id="35"/>
    </w:p>
    <w:p w14:paraId="578C6460" w14:textId="67318D1C" w:rsidR="00EB2D34" w:rsidRPr="00EB2D34" w:rsidRDefault="00EB2D34" w:rsidP="00EB2D34">
      <w:r>
        <w:t>This section describes employed testing methodologies, purpose and results.</w:t>
      </w:r>
    </w:p>
    <w:p w14:paraId="3038CAAE" w14:textId="0BE31A8B" w:rsidR="00EB2D34" w:rsidRDefault="00EB2D34" w:rsidP="00EB2D34">
      <w:pPr>
        <w:pStyle w:val="Titolo3"/>
      </w:pPr>
      <w:bookmarkStart w:id="36" w:name="_Toc9871755"/>
      <w:r>
        <w:t>Testing practices</w:t>
      </w:r>
      <w:bookmarkEnd w:id="36"/>
    </w:p>
    <w:p w14:paraId="3CD67F6C" w14:textId="5ADD0CA4" w:rsidR="00EB2D34" w:rsidRDefault="00EB2D34" w:rsidP="00EB2D34">
      <w:r>
        <w:t>T</w:t>
      </w:r>
      <w:r w:rsidR="00B77CD7">
        <w:t>o verify implementation of the functional requirements previously described and to ensure stability of the proof of concept project, the system must be tested.</w:t>
      </w:r>
    </w:p>
    <w:p w14:paraId="6570C1AA" w14:textId="77777777" w:rsidR="008D4DFF" w:rsidRDefault="000F5318" w:rsidP="00EB2D34">
      <w:r>
        <w:t xml:space="preserve">The entry points </w:t>
      </w:r>
      <w:r w:rsidR="00753B77">
        <w:t xml:space="preserve">in this project aren’t many, the main components that should be tested are </w:t>
      </w:r>
    </w:p>
    <w:p w14:paraId="29EF67E2" w14:textId="79DB328C" w:rsidR="008D4DFF" w:rsidRDefault="008D4DFF" w:rsidP="008D4DFF">
      <w:pPr>
        <w:pStyle w:val="Paragrafoelenco"/>
        <w:numPr>
          <w:ilvl w:val="0"/>
          <w:numId w:val="20"/>
        </w:numPr>
      </w:pPr>
      <w:r>
        <w:t>Network functionalities: the WebSocket</w:t>
      </w:r>
      <w:r w:rsidR="00EC6BF2">
        <w:t xml:space="preserve"> server creation and client creation, including connection, transmission and interoperability of the operations towards the network stack.</w:t>
      </w:r>
    </w:p>
    <w:p w14:paraId="2F4E488F" w14:textId="3B1EC19C" w:rsidR="008D4DFF" w:rsidRDefault="00EC6BF2" w:rsidP="008D4DFF">
      <w:pPr>
        <w:pStyle w:val="Paragrafoelenco"/>
        <w:numPr>
          <w:ilvl w:val="0"/>
          <w:numId w:val="20"/>
        </w:numPr>
      </w:pPr>
      <w:r>
        <w:lastRenderedPageBreak/>
        <w:t xml:space="preserve">Blockchain functionalities: the blockchain should not be exposed to intrusions and must identify when one happens, </w:t>
      </w:r>
      <w:r w:rsidR="00586CAB">
        <w:t>the creation and registration of blocks and pending operations, the network’s interoperation with the blockchain’s functionalities.</w:t>
      </w:r>
    </w:p>
    <w:p w14:paraId="6D3ACAFD" w14:textId="7AE6378F" w:rsidR="00B77CD7" w:rsidRDefault="00586CAB" w:rsidP="008D4DFF">
      <w:pPr>
        <w:pStyle w:val="Paragrafoelenco"/>
        <w:numPr>
          <w:ilvl w:val="0"/>
          <w:numId w:val="20"/>
        </w:numPr>
      </w:pPr>
      <w:r>
        <w:t>Cryptographic functionalities: the used cryptography should be tested and checked for proper implementation.</w:t>
      </w:r>
    </w:p>
    <w:p w14:paraId="6CEE57B1" w14:textId="4B58763F" w:rsidR="003E3337" w:rsidRDefault="003E3337" w:rsidP="003E3337"/>
    <w:p w14:paraId="1BBD36BD" w14:textId="47FC393A" w:rsidR="003E3337" w:rsidRDefault="003E3337" w:rsidP="003E3337">
      <w:r>
        <w:t>Since the project is mostly back-end type, the White Box testing methodology has been chosen, by implementing and using the results of Unit Testing.</w:t>
      </w:r>
    </w:p>
    <w:p w14:paraId="322C37E5" w14:textId="11CDA592" w:rsidR="003E3337" w:rsidRDefault="003E3337" w:rsidP="003E3337">
      <w:r>
        <w:t xml:space="preserve">For Unit Testing, the X-Unit testing </w:t>
      </w:r>
      <w:r w:rsidR="000B58A4">
        <w:t>framework was the only compatible one with .NET Core that was also by default included in the installation of the .NET subsystem.</w:t>
      </w:r>
    </w:p>
    <w:p w14:paraId="195596C0" w14:textId="502631D0" w:rsidR="00310366" w:rsidRDefault="00310366" w:rsidP="003E3337">
      <w:r>
        <w:t>A brief description of the unit tests developed:</w:t>
      </w:r>
    </w:p>
    <w:p w14:paraId="6451DC97" w14:textId="72A81633" w:rsidR="00310366" w:rsidRDefault="00310366" w:rsidP="00310366">
      <w:pPr>
        <w:pStyle w:val="Paragrafoelenco"/>
        <w:numPr>
          <w:ilvl w:val="0"/>
          <w:numId w:val="21"/>
        </w:numPr>
      </w:pPr>
      <w:r>
        <w:t>Network functionalities:</w:t>
      </w:r>
    </w:p>
    <w:p w14:paraId="3568995D" w14:textId="3F1A71D7" w:rsidR="00310366" w:rsidRDefault="00F63E7A" w:rsidP="00310366">
      <w:pPr>
        <w:pStyle w:val="Paragrafoelenco"/>
        <w:numPr>
          <w:ilvl w:val="1"/>
          <w:numId w:val="21"/>
        </w:numPr>
      </w:pPr>
      <w:r>
        <w:t>Test server creation.</w:t>
      </w:r>
    </w:p>
    <w:p w14:paraId="748E1188" w14:textId="4B1C11E0" w:rsidR="00F63E7A" w:rsidRDefault="00F63E7A" w:rsidP="00310366">
      <w:pPr>
        <w:pStyle w:val="Paragrafoelenco"/>
        <w:numPr>
          <w:ilvl w:val="1"/>
          <w:numId w:val="21"/>
        </w:numPr>
      </w:pPr>
      <w:r>
        <w:t>Test client creation and connection with the server, using an IOperation for transmission test.</w:t>
      </w:r>
    </w:p>
    <w:p w14:paraId="0EE68ACE" w14:textId="243AEA36" w:rsidR="00F63E7A" w:rsidRDefault="00F63E7A" w:rsidP="00310366">
      <w:pPr>
        <w:pStyle w:val="Paragrafoelenco"/>
        <w:numPr>
          <w:ilvl w:val="1"/>
          <w:numId w:val="21"/>
        </w:numPr>
      </w:pPr>
      <w:r>
        <w:t>Test CLM</w:t>
      </w:r>
      <w:r w:rsidR="00D3389A">
        <w:t xml:space="preserve"> Manager, by creating a request and expecting a correct response.</w:t>
      </w:r>
    </w:p>
    <w:p w14:paraId="0337DE41" w14:textId="529F8B9F" w:rsidR="00625734" w:rsidRDefault="00625734" w:rsidP="00625734">
      <w:pPr>
        <w:pStyle w:val="Paragrafoelenco"/>
        <w:numPr>
          <w:ilvl w:val="0"/>
          <w:numId w:val="21"/>
        </w:numPr>
      </w:pPr>
      <w:r>
        <w:t>Blockchain functionalities:</w:t>
      </w:r>
    </w:p>
    <w:p w14:paraId="4DBC2C3A" w14:textId="296CC154" w:rsidR="00625734" w:rsidRDefault="00625734" w:rsidP="00625734">
      <w:pPr>
        <w:pStyle w:val="Paragrafoelenco"/>
        <w:numPr>
          <w:ilvl w:val="1"/>
          <w:numId w:val="21"/>
        </w:numPr>
      </w:pPr>
      <w:r>
        <w:t>Test blockchain creation and genesis block.</w:t>
      </w:r>
    </w:p>
    <w:p w14:paraId="4C4186D6" w14:textId="265ED49F" w:rsidR="00625734" w:rsidRDefault="00625734" w:rsidP="00625734">
      <w:pPr>
        <w:pStyle w:val="Paragrafoelenco"/>
        <w:numPr>
          <w:ilvl w:val="1"/>
          <w:numId w:val="21"/>
        </w:numPr>
      </w:pPr>
      <w:r>
        <w:t>Test transaction requests, vote casting, confirming status</w:t>
      </w:r>
      <w:r w:rsidR="00233E7C">
        <w:t xml:space="preserve"> and status request.</w:t>
      </w:r>
    </w:p>
    <w:p w14:paraId="1F0F902F" w14:textId="76DE7079" w:rsidR="00233E7C" w:rsidRDefault="00233E7C" w:rsidP="00625734">
      <w:pPr>
        <w:pStyle w:val="Paragrafoelenco"/>
        <w:numPr>
          <w:ilvl w:val="1"/>
          <w:numId w:val="21"/>
        </w:numPr>
      </w:pPr>
      <w:r>
        <w:t xml:space="preserve">Test block creation, block registration, block querying and blockchain </w:t>
      </w:r>
      <w:r w:rsidR="00875FD1">
        <w:t>compromise.</w:t>
      </w:r>
    </w:p>
    <w:p w14:paraId="4E8DD229" w14:textId="3AF654FD" w:rsidR="00875FD1" w:rsidRDefault="00875FD1" w:rsidP="00875FD1">
      <w:pPr>
        <w:pStyle w:val="Paragrafoelenco"/>
        <w:numPr>
          <w:ilvl w:val="0"/>
          <w:numId w:val="21"/>
        </w:numPr>
      </w:pPr>
      <w:r>
        <w:t>Cryptographic functionalities:</w:t>
      </w:r>
    </w:p>
    <w:p w14:paraId="172739E4" w14:textId="10CA810A" w:rsidR="00875FD1" w:rsidRDefault="00875FD1" w:rsidP="00875FD1">
      <w:pPr>
        <w:pStyle w:val="Paragrafoelenco"/>
        <w:numPr>
          <w:ilvl w:val="1"/>
          <w:numId w:val="21"/>
        </w:numPr>
      </w:pPr>
      <w:r>
        <w:t>Test RSA private and public key importation, signing and signature verification.</w:t>
      </w:r>
    </w:p>
    <w:p w14:paraId="43C51EB8" w14:textId="482ED3BB" w:rsidR="00875FD1" w:rsidRDefault="00875FD1" w:rsidP="00875FD1">
      <w:pPr>
        <w:pStyle w:val="Paragrafoelenco"/>
        <w:numPr>
          <w:ilvl w:val="1"/>
          <w:numId w:val="21"/>
        </w:numPr>
      </w:pPr>
      <w:r>
        <w:t xml:space="preserve">Test SHA-256 </w:t>
      </w:r>
      <w:r w:rsidR="00DB0B8E">
        <w:t>creation, hash calculation and hash comparison including expected hash result comparison (hardcoded).</w:t>
      </w:r>
    </w:p>
    <w:p w14:paraId="477D8533" w14:textId="58C04E56" w:rsidR="00562A0C" w:rsidRDefault="00562A0C" w:rsidP="00562A0C"/>
    <w:p w14:paraId="648A2643" w14:textId="04607FEB" w:rsidR="00562A0C" w:rsidRDefault="00562A0C" w:rsidP="00562A0C">
      <w:r>
        <w:lastRenderedPageBreak/>
        <w:t xml:space="preserve">Testing the </w:t>
      </w:r>
      <w:r w:rsidR="00491C74">
        <w:t xml:space="preserve">functional requirement </w:t>
      </w:r>
      <w:r w:rsidR="000557CC">
        <w:t>3.2 B and 3.2 C required a different approach than Unit Testing and a</w:t>
      </w:r>
      <w:r w:rsidR="00305AB9">
        <w:t>n ad-hoc project has been created for such tasks (</w:t>
      </w:r>
      <w:proofErr w:type="spellStart"/>
      <w:r w:rsidR="00305AB9">
        <w:t>NordicMiner</w:t>
      </w:r>
      <w:proofErr w:type="spellEnd"/>
      <w:r w:rsidR="00305AB9">
        <w:t xml:space="preserve">), containing the </w:t>
      </w:r>
      <w:r w:rsidR="00E077FE">
        <w:t>required code using the functional requirements above mentioned.</w:t>
      </w:r>
    </w:p>
    <w:p w14:paraId="0517FD4B" w14:textId="090FE5CC" w:rsidR="00E077FE" w:rsidRPr="00EB2D34" w:rsidRDefault="00E077FE" w:rsidP="00562A0C">
      <w:r>
        <w:t xml:space="preserve">These should be verified trough debugging due to the structure of the </w:t>
      </w:r>
      <w:r w:rsidR="00637019">
        <w:t>dedicated classe</w:t>
      </w:r>
      <w:r w:rsidR="006A25AA">
        <w:t xml:space="preserve">s (CLM Manager) since </w:t>
      </w:r>
      <w:r w:rsidR="00A05FB5">
        <w:t xml:space="preserve">the exceptions thrown are designed not to </w:t>
      </w:r>
      <w:r w:rsidR="00735084">
        <w:t>expose too many information of traveling data</w:t>
      </w:r>
      <w:r w:rsidR="00CD2C5A">
        <w:t>.</w:t>
      </w:r>
    </w:p>
    <w:p w14:paraId="73080BB7" w14:textId="0CC14812" w:rsidR="00310366" w:rsidRDefault="009F499A" w:rsidP="009F499A">
      <w:pPr>
        <w:pStyle w:val="Titolo3"/>
      </w:pPr>
      <w:bookmarkStart w:id="37" w:name="_Toc9871756"/>
      <w:r>
        <w:t>Test Results</w:t>
      </w:r>
      <w:bookmarkEnd w:id="37"/>
    </w:p>
    <w:p w14:paraId="6DF68AA4" w14:textId="22816C71" w:rsidR="00350E4B" w:rsidRPr="00350E4B" w:rsidRDefault="00350E4B" w:rsidP="00350E4B">
      <w:r>
        <w:t>The results of the test are all positive.</w:t>
      </w:r>
    </w:p>
    <w:p w14:paraId="76718286" w14:textId="615773F3" w:rsidR="009F499A" w:rsidRPr="009F499A" w:rsidRDefault="00310366" w:rsidP="00310366">
      <w:r>
        <w:rPr>
          <w:noProof/>
        </w:rPr>
        <w:drawing>
          <wp:inline distT="0" distB="0" distL="0" distR="0" wp14:anchorId="316EB357" wp14:editId="7EE2E426">
            <wp:extent cx="3953427" cy="2810267"/>
            <wp:effectExtent l="0" t="0" r="9525" b="9525"/>
            <wp:docPr id="31" name="Immagin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b8ea58817e.png"/>
                    <pic:cNvPicPr/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53427" cy="28102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00822A" w14:textId="6C16C4AF" w:rsidR="0000426E" w:rsidRDefault="0000426E" w:rsidP="0000426E">
      <w:pPr>
        <w:pStyle w:val="Titolo2"/>
      </w:pPr>
      <w:bookmarkStart w:id="38" w:name="_Toc490902156"/>
      <w:bookmarkStart w:id="39" w:name="_Toc9871757"/>
      <w:r>
        <w:t>Test Specifications</w:t>
      </w:r>
      <w:bookmarkEnd w:id="38"/>
      <w:bookmarkEnd w:id="39"/>
    </w:p>
    <w:p w14:paraId="67C6E67A" w14:textId="001A4701" w:rsidR="00F8514C" w:rsidRDefault="00A94F46" w:rsidP="00F8514C">
      <w:pPr>
        <w:pStyle w:val="Titolo3"/>
      </w:pPr>
      <w:bookmarkStart w:id="40" w:name="_Toc9871758"/>
      <w:r>
        <w:t xml:space="preserve">Specification 1: </w:t>
      </w:r>
      <w:r w:rsidR="008E6708">
        <w:t>User’s transaction placement, confirmation and verification.</w:t>
      </w:r>
      <w:bookmarkEnd w:id="40"/>
    </w:p>
    <w:p w14:paraId="0B22A524" w14:textId="4AFC7DFE" w:rsidR="00F8514C" w:rsidRDefault="00544E6D" w:rsidP="00F8514C">
      <w:r>
        <w:t xml:space="preserve">The test should emulate the user’s placement of an </w:t>
      </w:r>
      <w:proofErr w:type="spellStart"/>
      <w:r>
        <w:t>OperationTransaction</w:t>
      </w:r>
      <w:proofErr w:type="spellEnd"/>
      <w:r>
        <w:t xml:space="preserve"> in the blockchain</w:t>
      </w:r>
      <w:r w:rsidR="00FA5403">
        <w:t xml:space="preserve">, verify that the </w:t>
      </w:r>
      <w:proofErr w:type="spellStart"/>
      <w:r w:rsidR="00FA5403">
        <w:t>OperationTransaction</w:t>
      </w:r>
      <w:proofErr w:type="spellEnd"/>
      <w:r w:rsidR="00FA5403">
        <w:t xml:space="preserve"> has been placed in the pending operations and has not been confirmed yet.</w:t>
      </w:r>
    </w:p>
    <w:p w14:paraId="01815E4C" w14:textId="27BBCB6B" w:rsidR="00BD6715" w:rsidRPr="00F8514C" w:rsidRDefault="00FA5403" w:rsidP="00F8514C">
      <w:r>
        <w:lastRenderedPageBreak/>
        <w:t xml:space="preserve">If the </w:t>
      </w:r>
      <w:r w:rsidR="00594896">
        <w:t xml:space="preserve">transaction has been put into the pending operations, </w:t>
      </w:r>
      <w:r w:rsidR="00552255">
        <w:t>cast</w:t>
      </w:r>
      <w:r w:rsidR="00594896">
        <w:t xml:space="preserve"> a vote and expect </w:t>
      </w:r>
      <w:r w:rsidR="00303B15">
        <w:t>it to be confirmed definitively and verify that it has been placed in the latest block</w:t>
      </w:r>
      <w:r w:rsidR="00BD6715">
        <w:t>.</w:t>
      </w:r>
    </w:p>
    <w:p w14:paraId="650605B3" w14:textId="4B261D43" w:rsidR="00F8514C" w:rsidRDefault="00F8514C" w:rsidP="00F8514C">
      <w:pPr>
        <w:pStyle w:val="Titolo3"/>
      </w:pPr>
      <w:bookmarkStart w:id="41" w:name="_Toc9871759"/>
      <w:r>
        <w:t>Specification 2: Administrator’s request of statistics.</w:t>
      </w:r>
      <w:bookmarkEnd w:id="41"/>
    </w:p>
    <w:p w14:paraId="103D6AA0" w14:textId="4993DCB3" w:rsidR="00F8514C" w:rsidRPr="00F8514C" w:rsidRDefault="00BD6715" w:rsidP="00F8514C">
      <w:r>
        <w:t>The test</w:t>
      </w:r>
      <w:r w:rsidR="00EE4183">
        <w:t xml:space="preserve"> must use the Client class, after a server instance has been created, to send a request for statistics and expect a </w:t>
      </w:r>
      <w:r w:rsidR="00707FB4">
        <w:t>response with a compressed string corresponding to the JSON representation of the blockchain’s last block</w:t>
      </w:r>
      <w:r w:rsidR="002965B5">
        <w:t xml:space="preserve"> and a number representing the pending operations stored in the node.</w:t>
      </w:r>
    </w:p>
    <w:p w14:paraId="59D1A519" w14:textId="77777777" w:rsidR="00F8514C" w:rsidRDefault="00F8514C" w:rsidP="00F8514C">
      <w:pPr>
        <w:pStyle w:val="Titolo3"/>
      </w:pPr>
      <w:bookmarkStart w:id="42" w:name="_Toc9871760"/>
      <w:r>
        <w:t>Specification 3: Miner’s fetch of pending operation (transaction) and confirmation.</w:t>
      </w:r>
      <w:bookmarkEnd w:id="42"/>
    </w:p>
    <w:p w14:paraId="05B01263" w14:textId="2BE274B5" w:rsidR="0000426E" w:rsidRDefault="00F36AAF" w:rsidP="00F36AAF">
      <w:r>
        <w:t xml:space="preserve">The test must use the Client class, after a server has been created and a transaction request has been placed, </w:t>
      </w:r>
      <w:r w:rsidR="003A1FAC">
        <w:t xml:space="preserve">to request a pending operation to be </w:t>
      </w:r>
      <w:r w:rsidR="00BE39BF">
        <w:t>processed and verify that the pending operation received is the same as the one registered (by identifier</w:t>
      </w:r>
      <w:r w:rsidR="00B847FC">
        <w:t xml:space="preserve"> comparison</w:t>
      </w:r>
      <w:r w:rsidR="00BE39BF">
        <w:t>)</w:t>
      </w:r>
      <w:r w:rsidR="00905AE5">
        <w:t>.</w:t>
      </w:r>
    </w:p>
    <w:p w14:paraId="17D84A86" w14:textId="045224AF" w:rsidR="00F8514C" w:rsidRPr="00F8514C" w:rsidRDefault="00905AE5" w:rsidP="00F8514C">
      <w:r>
        <w:t xml:space="preserve">Once the operation is received, the miner must cast a vote and a transaction status request must be sent to the server to verify that the operation has been </w:t>
      </w:r>
      <w:r w:rsidR="006F46E2">
        <w:t>confirmed and placed in a block.</w:t>
      </w:r>
      <w:r w:rsidR="007F6702" w:rsidRPr="00F8514C">
        <w:t xml:space="preserve"> </w:t>
      </w:r>
    </w:p>
    <w:p w14:paraId="78C4AEA6" w14:textId="6C96C481" w:rsidR="0000426E" w:rsidRPr="0000426E" w:rsidRDefault="0000426E" w:rsidP="0000426E">
      <w:pPr>
        <w:pStyle w:val="Titolo1"/>
      </w:pPr>
      <w:bookmarkStart w:id="43" w:name="_Toc9871761"/>
      <w:r w:rsidRPr="0000426E">
        <w:t>Results and Discussion</w:t>
      </w:r>
      <w:bookmarkEnd w:id="43"/>
    </w:p>
    <w:p w14:paraId="5ED95254" w14:textId="286A6905" w:rsidR="00691ABC" w:rsidRDefault="006C0847" w:rsidP="0000426E">
      <w:pPr>
        <w:jc w:val="both"/>
        <w:rPr>
          <w:szCs w:val="22"/>
        </w:rPr>
      </w:pPr>
      <w:r>
        <w:rPr>
          <w:szCs w:val="22"/>
        </w:rPr>
        <w:t xml:space="preserve">The development process for Nordic Blockchain concluded </w:t>
      </w:r>
      <w:r w:rsidR="00273BDA">
        <w:rPr>
          <w:szCs w:val="22"/>
        </w:rPr>
        <w:t>into a creation of a functional proof of concept prototype that satisfies the functional requirements</w:t>
      </w:r>
      <w:r w:rsidR="00772B51">
        <w:rPr>
          <w:szCs w:val="22"/>
        </w:rPr>
        <w:t>, validating its goal.</w:t>
      </w:r>
    </w:p>
    <w:p w14:paraId="154B9A51" w14:textId="51FFD3E0" w:rsidR="00772B51" w:rsidRDefault="00772B51" w:rsidP="0000426E">
      <w:pPr>
        <w:jc w:val="both"/>
        <w:rPr>
          <w:szCs w:val="22"/>
        </w:rPr>
      </w:pPr>
      <w:r>
        <w:rPr>
          <w:szCs w:val="22"/>
        </w:rPr>
        <w:t xml:space="preserve">The blockchain structure has proven to be ready for usage in a </w:t>
      </w:r>
      <w:r w:rsidR="0077005C">
        <w:rPr>
          <w:szCs w:val="22"/>
        </w:rPr>
        <w:t>production quality environment as it is not a complex structure and has been properly tested.</w:t>
      </w:r>
    </w:p>
    <w:p w14:paraId="5E702193" w14:textId="07C307FB" w:rsidR="0077005C" w:rsidRDefault="006D4CB9" w:rsidP="0000426E">
      <w:pPr>
        <w:jc w:val="both"/>
        <w:rPr>
          <w:szCs w:val="22"/>
        </w:rPr>
      </w:pPr>
      <w:r>
        <w:rPr>
          <w:szCs w:val="22"/>
        </w:rPr>
        <w:t xml:space="preserve">Certain operations, such as the cryptographic ones, are not reliable due to the lack of time and resources allocated to the project </w:t>
      </w:r>
      <w:r w:rsidR="00EA7CE9">
        <w:rPr>
          <w:szCs w:val="22"/>
        </w:rPr>
        <w:t>development but</w:t>
      </w:r>
      <w:r w:rsidR="000D171C">
        <w:rPr>
          <w:szCs w:val="22"/>
        </w:rPr>
        <w:t xml:space="preserve"> are not necessary to justify the existence of the project itself</w:t>
      </w:r>
      <w:r w:rsidR="002E5F6C">
        <w:rPr>
          <w:szCs w:val="22"/>
        </w:rPr>
        <w:t>.</w:t>
      </w:r>
    </w:p>
    <w:p w14:paraId="06BFE21D" w14:textId="04E69D2D" w:rsidR="002E5F6C" w:rsidRDefault="002E5F6C" w:rsidP="0000426E">
      <w:pPr>
        <w:jc w:val="both"/>
        <w:rPr>
          <w:szCs w:val="22"/>
        </w:rPr>
      </w:pPr>
      <w:r>
        <w:rPr>
          <w:szCs w:val="22"/>
        </w:rPr>
        <w:t xml:space="preserve">Certain aspects of the project’s structure and design, during development, had to be hardcoded or simplified due to the lack of funding, </w:t>
      </w:r>
      <w:r w:rsidR="00EA7CE9">
        <w:rPr>
          <w:szCs w:val="22"/>
        </w:rPr>
        <w:t>personnel and time till the deadline.</w:t>
      </w:r>
    </w:p>
    <w:p w14:paraId="407B045C" w14:textId="1CEA0296" w:rsidR="00984308" w:rsidRDefault="00003CDD" w:rsidP="0000426E">
      <w:pPr>
        <w:jc w:val="both"/>
        <w:rPr>
          <w:szCs w:val="22"/>
        </w:rPr>
      </w:pPr>
      <w:r>
        <w:rPr>
          <w:szCs w:val="22"/>
        </w:rPr>
        <w:t>A few discussion points are listed below:</w:t>
      </w:r>
    </w:p>
    <w:p w14:paraId="165F07AE" w14:textId="10FF4BAD" w:rsidR="00003CDD" w:rsidRDefault="00003CDD" w:rsidP="00F121C7">
      <w:pPr>
        <w:pStyle w:val="Paragrafoelenco"/>
        <w:numPr>
          <w:ilvl w:val="0"/>
          <w:numId w:val="24"/>
        </w:numPr>
        <w:rPr>
          <w:szCs w:val="22"/>
        </w:rPr>
      </w:pPr>
      <w:r>
        <w:rPr>
          <w:szCs w:val="22"/>
        </w:rPr>
        <w:lastRenderedPageBreak/>
        <w:t xml:space="preserve">The blockchain </w:t>
      </w:r>
      <w:r w:rsidR="00A406DB">
        <w:rPr>
          <w:szCs w:val="22"/>
        </w:rPr>
        <w:t xml:space="preserve">structure is a solid </w:t>
      </w:r>
      <w:r w:rsidR="00F121C7">
        <w:rPr>
          <w:szCs w:val="22"/>
        </w:rPr>
        <w:t>design but</w:t>
      </w:r>
      <w:r w:rsidR="00A406DB">
        <w:rPr>
          <w:szCs w:val="22"/>
        </w:rPr>
        <w:t xml:space="preserve"> may be improved over the time by adding additional dependency for validity such as double-sided hash storage (store both the previous block’s hash and the next block’s hash), albeit </w:t>
      </w:r>
      <w:r w:rsidR="008D1B8F">
        <w:rPr>
          <w:szCs w:val="22"/>
        </w:rPr>
        <w:t>enforcing the Block</w:t>
      </w:r>
      <w:r w:rsidR="00682B78">
        <w:rPr>
          <w:szCs w:val="22"/>
        </w:rPr>
        <w:t xml:space="preserve"> </w:t>
      </w:r>
      <w:r w:rsidR="00F121C7">
        <w:rPr>
          <w:szCs w:val="22"/>
        </w:rPr>
        <w:t>security trough additional dependency factors.</w:t>
      </w:r>
      <w:r w:rsidR="00F121C7">
        <w:rPr>
          <w:szCs w:val="22"/>
        </w:rPr>
        <w:br/>
      </w:r>
    </w:p>
    <w:p w14:paraId="3137F129" w14:textId="0170BEA8" w:rsidR="00F121C7" w:rsidRDefault="00F121C7" w:rsidP="002D01FB">
      <w:pPr>
        <w:pStyle w:val="Paragrafoelenco"/>
        <w:numPr>
          <w:ilvl w:val="0"/>
          <w:numId w:val="24"/>
        </w:numPr>
        <w:rPr>
          <w:szCs w:val="22"/>
        </w:rPr>
      </w:pPr>
      <w:r>
        <w:rPr>
          <w:szCs w:val="22"/>
        </w:rPr>
        <w:t>The miner’s purpose</w:t>
      </w:r>
      <w:r w:rsidR="001D68B3">
        <w:rPr>
          <w:szCs w:val="22"/>
        </w:rPr>
        <w:t xml:space="preserve">, on the contrary of traditional blockchain systems, is not to keep decentralization focus but to </w:t>
      </w:r>
      <w:r w:rsidR="002D1F85">
        <w:rPr>
          <w:szCs w:val="22"/>
        </w:rPr>
        <w:t>only automate the process of transactions verification; decentralization in a context of full-control and monitorization is weak</w:t>
      </w:r>
      <w:r w:rsidR="008A24A0">
        <w:rPr>
          <w:szCs w:val="22"/>
        </w:rPr>
        <w:t>.</w:t>
      </w:r>
      <w:r w:rsidR="008A24A0">
        <w:rPr>
          <w:szCs w:val="22"/>
        </w:rPr>
        <w:br/>
        <w:t xml:space="preserve">Despite the limitations, the Node role changes from point of storage to authoritative </w:t>
      </w:r>
      <w:r w:rsidR="002D01FB">
        <w:rPr>
          <w:szCs w:val="22"/>
        </w:rPr>
        <w:t>broadcasting of operations.</w:t>
      </w:r>
      <w:r w:rsidR="002D01FB">
        <w:rPr>
          <w:szCs w:val="22"/>
        </w:rPr>
        <w:br/>
      </w:r>
    </w:p>
    <w:p w14:paraId="5D4ED592" w14:textId="01E079AC" w:rsidR="002D01FB" w:rsidRDefault="002D01FB" w:rsidP="00A93A31">
      <w:pPr>
        <w:pStyle w:val="Paragrafoelenco"/>
        <w:numPr>
          <w:ilvl w:val="0"/>
          <w:numId w:val="24"/>
        </w:numPr>
        <w:rPr>
          <w:szCs w:val="22"/>
        </w:rPr>
      </w:pPr>
      <w:r>
        <w:rPr>
          <w:szCs w:val="22"/>
        </w:rPr>
        <w:t xml:space="preserve">A </w:t>
      </w:r>
      <w:r w:rsidR="00EC5B21">
        <w:rPr>
          <w:szCs w:val="22"/>
        </w:rPr>
        <w:t>strength</w:t>
      </w:r>
      <w:r>
        <w:rPr>
          <w:szCs w:val="22"/>
        </w:rPr>
        <w:t xml:space="preserve"> point for</w:t>
      </w:r>
      <w:r w:rsidR="00D9113E">
        <w:rPr>
          <w:szCs w:val="22"/>
        </w:rPr>
        <w:t xml:space="preserve"> eventual</w:t>
      </w:r>
      <w:r>
        <w:rPr>
          <w:szCs w:val="22"/>
        </w:rPr>
        <w:t xml:space="preserve"> rogue miners </w:t>
      </w:r>
      <w:r w:rsidR="00EC5B21">
        <w:rPr>
          <w:szCs w:val="22"/>
        </w:rPr>
        <w:t xml:space="preserve">is </w:t>
      </w:r>
      <w:r>
        <w:rPr>
          <w:szCs w:val="22"/>
        </w:rPr>
        <w:t xml:space="preserve">to </w:t>
      </w:r>
      <w:r w:rsidR="00051512">
        <w:rPr>
          <w:szCs w:val="22"/>
        </w:rPr>
        <w:t xml:space="preserve">target and confirm specific malicious transactions; the design approached here does not in fact solve or limit the 51% attack but the usage of asymmetric keys allows </w:t>
      </w:r>
      <w:r w:rsidR="00243A51">
        <w:rPr>
          <w:szCs w:val="22"/>
        </w:rPr>
        <w:t xml:space="preserve">the nodes to only recognize and trust miners that </w:t>
      </w:r>
      <w:r w:rsidR="00BD67FE">
        <w:rPr>
          <w:szCs w:val="22"/>
        </w:rPr>
        <w:t>have been</w:t>
      </w:r>
      <w:r w:rsidR="00243A51">
        <w:rPr>
          <w:szCs w:val="22"/>
        </w:rPr>
        <w:t xml:space="preserve"> previously put into </w:t>
      </w:r>
      <w:r w:rsidR="00356A6B">
        <w:rPr>
          <w:szCs w:val="22"/>
        </w:rPr>
        <w:t xml:space="preserve">the </w:t>
      </w:r>
      <w:r w:rsidR="00243A51">
        <w:rPr>
          <w:szCs w:val="22"/>
        </w:rPr>
        <w:t>trust list</w:t>
      </w:r>
      <w:r w:rsidR="00356A6B">
        <w:rPr>
          <w:szCs w:val="22"/>
        </w:rPr>
        <w:t xml:space="preserve"> (ClientAuthenticator)</w:t>
      </w:r>
      <w:r w:rsidR="00243A51">
        <w:rPr>
          <w:szCs w:val="22"/>
        </w:rPr>
        <w:t>.</w:t>
      </w:r>
      <w:r w:rsidR="00A93A31">
        <w:rPr>
          <w:szCs w:val="22"/>
        </w:rPr>
        <w:br/>
      </w:r>
    </w:p>
    <w:p w14:paraId="6EA0AD54" w14:textId="5E73B47F" w:rsidR="00A93A31" w:rsidRDefault="00406FD9" w:rsidP="00A93A31">
      <w:pPr>
        <w:pStyle w:val="Paragrafoelenco"/>
        <w:numPr>
          <w:ilvl w:val="0"/>
          <w:numId w:val="24"/>
        </w:numPr>
        <w:rPr>
          <w:szCs w:val="22"/>
        </w:rPr>
      </w:pPr>
      <w:r>
        <w:rPr>
          <w:szCs w:val="22"/>
        </w:rPr>
        <w:t>The implementation of a wallet system will allow user identification and perhaps the registration of assets directly on the blockchain.</w:t>
      </w:r>
      <w:r w:rsidR="006F6980">
        <w:rPr>
          <w:szCs w:val="22"/>
        </w:rPr>
        <w:br/>
      </w:r>
    </w:p>
    <w:p w14:paraId="17E066CC" w14:textId="52FDEF6E" w:rsidR="006F6980" w:rsidRDefault="00FB68E9" w:rsidP="00A93A31">
      <w:pPr>
        <w:pStyle w:val="Paragrafoelenco"/>
        <w:numPr>
          <w:ilvl w:val="0"/>
          <w:numId w:val="24"/>
        </w:numPr>
        <w:rPr>
          <w:szCs w:val="22"/>
        </w:rPr>
      </w:pPr>
      <w:r>
        <w:rPr>
          <w:szCs w:val="22"/>
        </w:rPr>
        <w:t xml:space="preserve">The CLM Manager is a very </w:t>
      </w:r>
      <w:r w:rsidR="00315D0A">
        <w:rPr>
          <w:szCs w:val="22"/>
        </w:rPr>
        <w:t>specific implementation-oriented</w:t>
      </w:r>
      <w:r>
        <w:rPr>
          <w:szCs w:val="22"/>
        </w:rPr>
        <w:t xml:space="preserve"> </w:t>
      </w:r>
      <w:r w:rsidR="00250E4A">
        <w:rPr>
          <w:szCs w:val="22"/>
        </w:rPr>
        <w:t xml:space="preserve">class and requires lots of </w:t>
      </w:r>
      <w:r w:rsidR="0061589B">
        <w:rPr>
          <w:szCs w:val="22"/>
        </w:rPr>
        <w:t>care when implementing new operation types; a better and more generic implementation can be achieved if slightly reworked.</w:t>
      </w:r>
      <w:r w:rsidR="0061589B">
        <w:rPr>
          <w:szCs w:val="22"/>
        </w:rPr>
        <w:br/>
      </w:r>
    </w:p>
    <w:p w14:paraId="276C71C7" w14:textId="71F07E55" w:rsidR="0061589B" w:rsidRDefault="002108F8" w:rsidP="00A93A31">
      <w:pPr>
        <w:pStyle w:val="Paragrafoelenco"/>
        <w:numPr>
          <w:ilvl w:val="0"/>
          <w:numId w:val="24"/>
        </w:numPr>
        <w:rPr>
          <w:szCs w:val="22"/>
        </w:rPr>
      </w:pPr>
      <w:r>
        <w:rPr>
          <w:szCs w:val="22"/>
        </w:rPr>
        <w:t xml:space="preserve">The </w:t>
      </w:r>
      <w:proofErr w:type="spellStart"/>
      <w:r>
        <w:rPr>
          <w:szCs w:val="22"/>
        </w:rPr>
        <w:t>SessionHandler</w:t>
      </w:r>
      <w:proofErr w:type="spellEnd"/>
      <w:r>
        <w:rPr>
          <w:szCs w:val="22"/>
        </w:rPr>
        <w:t xml:space="preserve"> class is not properly implemented, no unique identifier is associated with existing sessions and no </w:t>
      </w:r>
      <w:r w:rsidR="00C54674">
        <w:rPr>
          <w:szCs w:val="22"/>
        </w:rPr>
        <w:t xml:space="preserve">server-side session control exists due to limitations of used APIs; development of custom </w:t>
      </w:r>
      <w:proofErr w:type="spellStart"/>
      <w:r w:rsidR="00C40AB4">
        <w:rPr>
          <w:szCs w:val="22"/>
        </w:rPr>
        <w:t>WebSockets</w:t>
      </w:r>
      <w:proofErr w:type="spellEnd"/>
      <w:r w:rsidR="00C40AB4">
        <w:rPr>
          <w:szCs w:val="22"/>
        </w:rPr>
        <w:t xml:space="preserve"> API will unlock another area of server-controls.</w:t>
      </w:r>
      <w:r w:rsidR="00BA5CF4">
        <w:rPr>
          <w:szCs w:val="22"/>
        </w:rPr>
        <w:br/>
      </w:r>
    </w:p>
    <w:p w14:paraId="55D69EA4" w14:textId="667E94DA" w:rsidR="00984308" w:rsidRDefault="00BA5CF4" w:rsidP="006B2828">
      <w:pPr>
        <w:pStyle w:val="Paragrafoelenco"/>
        <w:numPr>
          <w:ilvl w:val="0"/>
          <w:numId w:val="24"/>
        </w:numPr>
        <w:rPr>
          <w:szCs w:val="22"/>
        </w:rPr>
      </w:pPr>
      <w:r>
        <w:rPr>
          <w:szCs w:val="22"/>
        </w:rPr>
        <w:lastRenderedPageBreak/>
        <w:t>Persistence of blockchain hasn’t been planned in this project, but the usage of JSON will speed up future implementations</w:t>
      </w:r>
      <w:r w:rsidR="00B22129">
        <w:rPr>
          <w:szCs w:val="22"/>
        </w:rPr>
        <w:t>.</w:t>
      </w:r>
    </w:p>
    <w:p w14:paraId="21214BCF" w14:textId="15554848" w:rsidR="00056DAA" w:rsidRDefault="00056DAA" w:rsidP="00056DAA">
      <w:pPr>
        <w:pStyle w:val="Paragrafoelenco"/>
        <w:rPr>
          <w:szCs w:val="22"/>
        </w:rPr>
      </w:pPr>
    </w:p>
    <w:p w14:paraId="03C2AEB4" w14:textId="08FEE69F" w:rsidR="00056DAA" w:rsidRDefault="00906C23" w:rsidP="00056DAA">
      <w:pPr>
        <w:pStyle w:val="Paragrafoelenco"/>
        <w:numPr>
          <w:ilvl w:val="0"/>
          <w:numId w:val="24"/>
        </w:numPr>
        <w:rPr>
          <w:szCs w:val="22"/>
        </w:rPr>
      </w:pPr>
      <w:r>
        <w:rPr>
          <w:szCs w:val="22"/>
        </w:rPr>
        <w:t>The signing and verification trough RSA should be done over the SHA256 hash of the content, not on the content directly.</w:t>
      </w:r>
    </w:p>
    <w:p w14:paraId="3BE5A763" w14:textId="77777777" w:rsidR="008B5177" w:rsidRPr="008B5177" w:rsidRDefault="008B5177" w:rsidP="008B5177">
      <w:pPr>
        <w:pStyle w:val="Paragrafoelenco"/>
        <w:rPr>
          <w:szCs w:val="22"/>
        </w:rPr>
      </w:pPr>
    </w:p>
    <w:p w14:paraId="35E20BA6" w14:textId="5D077435" w:rsidR="008B5177" w:rsidRPr="006B2828" w:rsidRDefault="008B5177" w:rsidP="00056DAA">
      <w:pPr>
        <w:pStyle w:val="Paragrafoelenco"/>
        <w:numPr>
          <w:ilvl w:val="0"/>
          <w:numId w:val="24"/>
        </w:numPr>
        <w:rPr>
          <w:szCs w:val="22"/>
        </w:rPr>
      </w:pPr>
      <w:r>
        <w:rPr>
          <w:szCs w:val="22"/>
        </w:rPr>
        <w:t xml:space="preserve">A fundamental safer </w:t>
      </w:r>
      <w:r w:rsidR="00C73065">
        <w:rPr>
          <w:szCs w:val="22"/>
        </w:rPr>
        <w:t>mechanism for transaction would be the usage of Smart Contracts, that would bring even a more modern approach to the original problem.</w:t>
      </w:r>
    </w:p>
    <w:p w14:paraId="48DD8652" w14:textId="46D7F92A" w:rsidR="00056DAA" w:rsidRPr="00056DAA" w:rsidRDefault="00ED3CDE">
      <w:pPr>
        <w:spacing w:after="160" w:line="259" w:lineRule="auto"/>
        <w:rPr>
          <w:lang w:val="en-US"/>
        </w:rPr>
      </w:pPr>
      <w:r w:rsidRPr="00C55793">
        <w:rPr>
          <w:lang w:val="en-US"/>
        </w:rPr>
        <w:br w:type="page"/>
      </w:r>
    </w:p>
    <w:p w14:paraId="3DD44220" w14:textId="77777777" w:rsidR="00ED3CDE" w:rsidRPr="00C55793" w:rsidRDefault="00DE49FE" w:rsidP="00ED3CDE">
      <w:pPr>
        <w:pStyle w:val="Titolo1"/>
        <w:rPr>
          <w:lang w:val="en-US"/>
        </w:rPr>
      </w:pPr>
      <w:bookmarkStart w:id="44" w:name="_Toc9871762"/>
      <w:r w:rsidRPr="00C55793">
        <w:rPr>
          <w:lang w:val="en-US"/>
        </w:rPr>
        <w:lastRenderedPageBreak/>
        <w:t>Conclusions</w:t>
      </w:r>
      <w:bookmarkEnd w:id="44"/>
    </w:p>
    <w:p w14:paraId="12F99E1E" w14:textId="77777777" w:rsidR="00ED3CDE" w:rsidRPr="00C55793" w:rsidRDefault="00ED3CDE" w:rsidP="00ED3CDE">
      <w:pPr>
        <w:rPr>
          <w:lang w:val="en-US"/>
        </w:rPr>
      </w:pPr>
    </w:p>
    <w:p w14:paraId="44C63361" w14:textId="77777777" w:rsidR="006B2828" w:rsidRDefault="006B2828" w:rsidP="006B2828">
      <w:pPr>
        <w:rPr>
          <w:szCs w:val="22"/>
        </w:rPr>
      </w:pPr>
      <w:r>
        <w:rPr>
          <w:szCs w:val="22"/>
        </w:rPr>
        <w:t xml:space="preserve">In conclusion, </w:t>
      </w:r>
      <w:proofErr w:type="spellStart"/>
      <w:r>
        <w:rPr>
          <w:szCs w:val="22"/>
        </w:rPr>
        <w:t>NordicBlockchain’s</w:t>
      </w:r>
      <w:proofErr w:type="spellEnd"/>
      <w:r>
        <w:rPr>
          <w:szCs w:val="22"/>
        </w:rPr>
        <w:t xml:space="preserve"> development was satisfactory, despite the lack of manpower. The blockchain is proven to be a scalable and secure storage system and easy to backup, provided the stakeholder will implement its persistence.</w:t>
      </w:r>
    </w:p>
    <w:p w14:paraId="02ADEE34" w14:textId="77777777" w:rsidR="006B2828" w:rsidRDefault="006B2828" w:rsidP="006B2828">
      <w:pPr>
        <w:rPr>
          <w:szCs w:val="22"/>
        </w:rPr>
      </w:pPr>
      <w:r>
        <w:rPr>
          <w:szCs w:val="22"/>
        </w:rPr>
        <w:tab/>
        <w:t>The author had different additional ideas over the networking and synchronization functionalities that had to be sacrificed, but traces of implementation are left in the code for future development.</w:t>
      </w:r>
    </w:p>
    <w:p w14:paraId="6597EBD3" w14:textId="77777777" w:rsidR="006B2828" w:rsidRDefault="006B2828" w:rsidP="006B2828">
      <w:pPr>
        <w:rPr>
          <w:szCs w:val="22"/>
        </w:rPr>
      </w:pPr>
    </w:p>
    <w:p w14:paraId="103EDA92" w14:textId="77777777" w:rsidR="006B2828" w:rsidRDefault="006B2828" w:rsidP="00DD5145">
      <w:pPr>
        <w:ind w:firstLine="1304"/>
        <w:rPr>
          <w:szCs w:val="22"/>
        </w:rPr>
      </w:pPr>
      <w:r>
        <w:rPr>
          <w:szCs w:val="22"/>
        </w:rPr>
        <w:t>Further research should be made into the security side of the project and the front-end part of the project for user’s interaction.</w:t>
      </w:r>
    </w:p>
    <w:p w14:paraId="5653C025" w14:textId="77777777" w:rsidR="006B2828" w:rsidRDefault="006B2828" w:rsidP="006B2828">
      <w:pPr>
        <w:rPr>
          <w:szCs w:val="22"/>
        </w:rPr>
      </w:pPr>
    </w:p>
    <w:p w14:paraId="65FF329E" w14:textId="77777777" w:rsidR="006B2828" w:rsidRDefault="006B2828" w:rsidP="00DD5145">
      <w:pPr>
        <w:ind w:firstLine="1304"/>
        <w:rPr>
          <w:szCs w:val="22"/>
        </w:rPr>
      </w:pPr>
      <w:r>
        <w:rPr>
          <w:szCs w:val="22"/>
        </w:rPr>
        <w:t>A test-driven development should be employed rigorously due to criticality of safety nature of the project itself.</w:t>
      </w:r>
    </w:p>
    <w:p w14:paraId="0A45B5D0" w14:textId="77777777" w:rsidR="006B2828" w:rsidRDefault="006B2828" w:rsidP="006B2828">
      <w:pPr>
        <w:rPr>
          <w:szCs w:val="22"/>
        </w:rPr>
      </w:pPr>
    </w:p>
    <w:p w14:paraId="2F5C9AF2" w14:textId="77777777" w:rsidR="006B2828" w:rsidRDefault="006B2828" w:rsidP="006B2828">
      <w:pPr>
        <w:rPr>
          <w:szCs w:val="22"/>
        </w:rPr>
      </w:pPr>
      <w:r>
        <w:rPr>
          <w:szCs w:val="22"/>
        </w:rPr>
        <w:t>The system’s structure offered interesting results for a baseline of development for future implementation of verify-and-record mechanisms that are very common in government and administration areas.</w:t>
      </w:r>
    </w:p>
    <w:p w14:paraId="0EB0FA1A" w14:textId="77777777" w:rsidR="006B2828" w:rsidRPr="00AC1722" w:rsidRDefault="006B2828" w:rsidP="00DD5145">
      <w:pPr>
        <w:ind w:firstLine="567"/>
        <w:rPr>
          <w:szCs w:val="22"/>
        </w:rPr>
      </w:pPr>
      <w:r>
        <w:rPr>
          <w:szCs w:val="22"/>
        </w:rPr>
        <w:t>Perhaps, stakeholders can extend the interest area of this project baseline to a multiplicity of implementation possibilities and experiments, offering limitless possibilities and provoking discussion or ideas for different purposes.</w:t>
      </w:r>
    </w:p>
    <w:p w14:paraId="5A4E490F" w14:textId="0EBC2616" w:rsidR="0000426E" w:rsidRPr="002068E9" w:rsidRDefault="00ED3CDE" w:rsidP="002068E9">
      <w:pPr>
        <w:spacing w:after="160" w:line="259" w:lineRule="auto"/>
        <w:rPr>
          <w:lang w:val="en-US"/>
        </w:rPr>
      </w:pPr>
      <w:r w:rsidRPr="0000426E">
        <w:rPr>
          <w:szCs w:val="22"/>
          <w:lang w:val="en-US"/>
        </w:rPr>
        <w:br w:type="page"/>
      </w:r>
    </w:p>
    <w:p w14:paraId="0159AD47" w14:textId="77777777" w:rsidR="00ED3CDE" w:rsidRPr="00C55793" w:rsidRDefault="00223418" w:rsidP="00ED3CDE">
      <w:pPr>
        <w:pStyle w:val="Titolo1"/>
        <w:rPr>
          <w:lang w:val="en-US"/>
        </w:rPr>
      </w:pPr>
      <w:bookmarkStart w:id="45" w:name="_Toc9871763"/>
      <w:r w:rsidRPr="00C55793">
        <w:rPr>
          <w:lang w:val="en-US"/>
        </w:rPr>
        <w:lastRenderedPageBreak/>
        <w:t>Sources of information</w:t>
      </w:r>
      <w:bookmarkStart w:id="46" w:name="_GoBack"/>
      <w:bookmarkEnd w:id="45"/>
      <w:bookmarkEnd w:id="46"/>
    </w:p>
    <w:p w14:paraId="68593B35" w14:textId="024CADB2" w:rsidR="00ED3CDE" w:rsidRDefault="00873C16" w:rsidP="00ED3CDE">
      <w:pPr>
        <w:rPr>
          <w:lang w:val="en-US"/>
        </w:rPr>
      </w:pPr>
      <w:r>
        <w:rPr>
          <w:lang w:val="en-US"/>
        </w:rPr>
        <w:t>Henry</w:t>
      </w:r>
      <w:r w:rsidR="001A560F">
        <w:rPr>
          <w:lang w:val="en-US"/>
        </w:rPr>
        <w:t xml:space="preserve"> He, 2018. </w:t>
      </w:r>
      <w:r w:rsidR="001A560F" w:rsidRPr="0017219C">
        <w:rPr>
          <w:i/>
          <w:lang w:val="en-US"/>
        </w:rPr>
        <w:t xml:space="preserve">Building A Blockchain </w:t>
      </w:r>
      <w:proofErr w:type="gramStart"/>
      <w:r w:rsidR="001A560F" w:rsidRPr="0017219C">
        <w:rPr>
          <w:i/>
          <w:lang w:val="en-US"/>
        </w:rPr>
        <w:t>In</w:t>
      </w:r>
      <w:proofErr w:type="gramEnd"/>
      <w:r w:rsidR="001A560F" w:rsidRPr="0017219C">
        <w:rPr>
          <w:i/>
          <w:lang w:val="en-US"/>
        </w:rPr>
        <w:t xml:space="preserve"> .NET Core</w:t>
      </w:r>
      <w:r w:rsidR="00FF5201">
        <w:rPr>
          <w:lang w:val="en-US"/>
        </w:rPr>
        <w:t>. Available at:</w:t>
      </w:r>
    </w:p>
    <w:p w14:paraId="52B04607" w14:textId="65C7F469" w:rsidR="00FF5201" w:rsidRDefault="00541BB0" w:rsidP="00541BB0">
      <w:pPr>
        <w:ind w:left="1304" w:firstLine="1"/>
        <w:rPr>
          <w:lang w:val="en-US"/>
        </w:rPr>
      </w:pPr>
      <w:hyperlink r:id="rId43" w:history="1">
        <w:r w:rsidRPr="005B2A58">
          <w:rPr>
            <w:rStyle w:val="Collegamentoipertestuale"/>
            <w:lang w:val="en-US"/>
          </w:rPr>
          <w:t>https://www.c-sharpcorner.com/article/building-a-blockchain-in-net-core-proof-of-work/</w:t>
        </w:r>
      </w:hyperlink>
    </w:p>
    <w:p w14:paraId="4BB4E1F0" w14:textId="1BE5008E" w:rsidR="00541BB0" w:rsidRDefault="00537966" w:rsidP="00541BB0">
      <w:pPr>
        <w:rPr>
          <w:lang w:val="en-US"/>
        </w:rPr>
      </w:pPr>
      <w:r>
        <w:rPr>
          <w:lang w:val="en-US"/>
        </w:rPr>
        <w:t xml:space="preserve">Ana Berman, 2018. </w:t>
      </w:r>
      <w:r w:rsidRPr="0017219C">
        <w:rPr>
          <w:i/>
          <w:lang w:val="en-US"/>
        </w:rPr>
        <w:t>Private Blockchains Could Be Compatible with EU Privacy Rules, Research Shows</w:t>
      </w:r>
      <w:r>
        <w:rPr>
          <w:lang w:val="en-US"/>
        </w:rPr>
        <w:t>. Available at:</w:t>
      </w:r>
    </w:p>
    <w:p w14:paraId="232CADD5" w14:textId="108410E6" w:rsidR="003A1FE7" w:rsidRDefault="003A1FE7" w:rsidP="003A1FE7">
      <w:pPr>
        <w:ind w:left="1304" w:firstLine="1"/>
        <w:rPr>
          <w:lang w:val="en-US"/>
        </w:rPr>
      </w:pPr>
      <w:hyperlink r:id="rId44" w:history="1">
        <w:r w:rsidRPr="005B2A58">
          <w:rPr>
            <w:rStyle w:val="Collegamentoipertestuale"/>
            <w:lang w:val="en-US"/>
          </w:rPr>
          <w:t>https://cointelegraph.com</w:t>
        </w:r>
        <w:r w:rsidRPr="005B2A58">
          <w:rPr>
            <w:rStyle w:val="Collegamentoipertestuale"/>
            <w:lang w:val="en-US"/>
          </w:rPr>
          <w:t>/</w:t>
        </w:r>
        <w:r w:rsidRPr="005B2A58">
          <w:rPr>
            <w:rStyle w:val="Collegamentoipertestuale"/>
            <w:lang w:val="en-US"/>
          </w:rPr>
          <w:t>news/private-blockchains-could-be-compatible-with-eu-privacy-rules-research-shows</w:t>
        </w:r>
      </w:hyperlink>
    </w:p>
    <w:p w14:paraId="3D45B927" w14:textId="544734A9" w:rsidR="003A1FE7" w:rsidRDefault="00BA59BE" w:rsidP="003A1FE7">
      <w:pPr>
        <w:rPr>
          <w:lang w:val="en-US"/>
        </w:rPr>
      </w:pPr>
      <w:r>
        <w:rPr>
          <w:lang w:val="en-US"/>
        </w:rPr>
        <w:t xml:space="preserve">Jake </w:t>
      </w:r>
      <w:proofErr w:type="spellStart"/>
      <w:r>
        <w:rPr>
          <w:lang w:val="en-US"/>
        </w:rPr>
        <w:t>Frankenfield</w:t>
      </w:r>
      <w:proofErr w:type="spellEnd"/>
      <w:r>
        <w:rPr>
          <w:lang w:val="en-US"/>
        </w:rPr>
        <w:t xml:space="preserve">, 2019. </w:t>
      </w:r>
      <w:r w:rsidRPr="0017219C">
        <w:rPr>
          <w:i/>
          <w:lang w:val="en-US"/>
        </w:rPr>
        <w:t>51% Attack</w:t>
      </w:r>
      <w:r>
        <w:rPr>
          <w:lang w:val="en-US"/>
        </w:rPr>
        <w:t>. Available at:</w:t>
      </w:r>
    </w:p>
    <w:p w14:paraId="4ABC0B04" w14:textId="56EE5474" w:rsidR="00BA59BE" w:rsidRPr="00BA59BE" w:rsidRDefault="00BA59BE" w:rsidP="00BA59BE">
      <w:pPr>
        <w:ind w:left="1304"/>
        <w:rPr>
          <w:lang w:val="en-US"/>
        </w:rPr>
      </w:pPr>
      <w:hyperlink r:id="rId45" w:history="1">
        <w:r w:rsidRPr="00BA59BE">
          <w:rPr>
            <w:rStyle w:val="Collegamentoipertestuale"/>
            <w:lang w:val="en-US"/>
          </w:rPr>
          <w:t>https://www.investope</w:t>
        </w:r>
        <w:r w:rsidRPr="00BA59BE">
          <w:rPr>
            <w:rStyle w:val="Collegamentoipertestuale"/>
            <w:lang w:val="en-US"/>
          </w:rPr>
          <w:t>d</w:t>
        </w:r>
        <w:r w:rsidRPr="00BA59BE">
          <w:rPr>
            <w:rStyle w:val="Collegamentoipertestuale"/>
            <w:lang w:val="en-US"/>
          </w:rPr>
          <w:t>ia.com/terms/1/51-attack.asp</w:t>
        </w:r>
      </w:hyperlink>
      <w:r w:rsidRPr="00BA59BE">
        <w:rPr>
          <w:lang w:val="en-US"/>
        </w:rPr>
        <w:t xml:space="preserve"> </w:t>
      </w:r>
    </w:p>
    <w:p w14:paraId="297732F8" w14:textId="6AF04A47" w:rsidR="003A1FE7" w:rsidRDefault="00C42EEA" w:rsidP="003A1FE7">
      <w:pPr>
        <w:rPr>
          <w:lang w:val="en-US"/>
        </w:rPr>
      </w:pPr>
      <w:r w:rsidRPr="00C42EEA">
        <w:rPr>
          <w:lang w:val="it-IT"/>
        </w:rPr>
        <w:t xml:space="preserve">Ivan </w:t>
      </w:r>
      <w:proofErr w:type="spellStart"/>
      <w:r w:rsidRPr="00C42EEA">
        <w:rPr>
          <w:lang w:val="it-IT"/>
        </w:rPr>
        <w:t>Ristic</w:t>
      </w:r>
      <w:proofErr w:type="spellEnd"/>
      <w:r w:rsidRPr="00C42EEA">
        <w:rPr>
          <w:lang w:val="it-IT"/>
        </w:rPr>
        <w:t xml:space="preserve">, 2012. </w:t>
      </w:r>
      <w:r w:rsidRPr="0017219C">
        <w:rPr>
          <w:i/>
          <w:lang w:val="en-US"/>
        </w:rPr>
        <w:t>CRIME: Information Leakage Attack against SSL/TLS</w:t>
      </w:r>
      <w:r w:rsidR="001D1DCB">
        <w:rPr>
          <w:lang w:val="en-US"/>
        </w:rPr>
        <w:t>. Available at:</w:t>
      </w:r>
    </w:p>
    <w:p w14:paraId="1F5E7823" w14:textId="78D9CF30" w:rsidR="001D1DCB" w:rsidRDefault="00AD4D60" w:rsidP="00AD4D60">
      <w:pPr>
        <w:ind w:left="1304" w:firstLine="1"/>
        <w:rPr>
          <w:lang w:val="en-US"/>
        </w:rPr>
      </w:pPr>
      <w:hyperlink r:id="rId46" w:history="1">
        <w:r w:rsidRPr="005B2A58">
          <w:rPr>
            <w:rStyle w:val="Collegamentoipertestuale"/>
            <w:lang w:val="en-US"/>
          </w:rPr>
          <w:t>https://blog.qualys.com/ssllabs/2012/09/14/crime-information-leakage-attack-against-ssltls</w:t>
        </w:r>
      </w:hyperlink>
    </w:p>
    <w:p w14:paraId="51504E74" w14:textId="5714604F" w:rsidR="00AD4D60" w:rsidRDefault="009E1465" w:rsidP="003A1FE7">
      <w:pPr>
        <w:rPr>
          <w:lang w:val="en-US"/>
        </w:rPr>
      </w:pPr>
      <w:r>
        <w:rPr>
          <w:lang w:val="en-US"/>
        </w:rPr>
        <w:t>Software Testing Fundamentals, 201</w:t>
      </w:r>
      <w:r w:rsidR="0009472F">
        <w:rPr>
          <w:lang w:val="en-US"/>
        </w:rPr>
        <w:t>9</w:t>
      </w:r>
      <w:r w:rsidR="0009472F" w:rsidRPr="0017219C">
        <w:rPr>
          <w:i/>
          <w:lang w:val="en-US"/>
        </w:rPr>
        <w:t>. Unit Testing</w:t>
      </w:r>
      <w:r w:rsidR="0009472F">
        <w:rPr>
          <w:lang w:val="en-US"/>
        </w:rPr>
        <w:t>. Available at:</w:t>
      </w:r>
    </w:p>
    <w:p w14:paraId="43BFA12C" w14:textId="5C7D3327" w:rsidR="0009472F" w:rsidRDefault="0009472F" w:rsidP="0009472F">
      <w:pPr>
        <w:ind w:left="1304" w:firstLine="1"/>
        <w:rPr>
          <w:lang w:val="en-US"/>
        </w:rPr>
      </w:pPr>
      <w:hyperlink r:id="rId47" w:history="1">
        <w:r w:rsidRPr="0009472F">
          <w:rPr>
            <w:rStyle w:val="Collegamentoipertestuale"/>
            <w:lang w:val="en-US"/>
          </w:rPr>
          <w:t>http://softwaretestingfundamentals.com/unit-testing/</w:t>
        </w:r>
      </w:hyperlink>
      <w:r w:rsidRPr="0009472F">
        <w:rPr>
          <w:lang w:val="en-US"/>
        </w:rPr>
        <w:t xml:space="preserve"> </w:t>
      </w:r>
    </w:p>
    <w:p w14:paraId="42141029" w14:textId="230EAC27" w:rsidR="0009472F" w:rsidRDefault="00395895" w:rsidP="0009472F">
      <w:pPr>
        <w:rPr>
          <w:lang w:val="en-US"/>
        </w:rPr>
      </w:pPr>
      <w:r>
        <w:rPr>
          <w:lang w:val="en-US"/>
        </w:rPr>
        <w:t xml:space="preserve">Stack Overflow, 2019. </w:t>
      </w:r>
      <w:r w:rsidRPr="0017219C">
        <w:rPr>
          <w:i/>
          <w:lang w:val="en-US"/>
        </w:rPr>
        <w:t>Most Popular Technologies</w:t>
      </w:r>
      <w:r>
        <w:rPr>
          <w:lang w:val="en-US"/>
        </w:rPr>
        <w:t>. Available at:</w:t>
      </w:r>
    </w:p>
    <w:p w14:paraId="04EF2BEA" w14:textId="0B1FC2B4" w:rsidR="00395895" w:rsidRDefault="00395895" w:rsidP="00395895">
      <w:pPr>
        <w:ind w:left="1304" w:firstLine="1"/>
        <w:rPr>
          <w:lang w:val="en-US"/>
        </w:rPr>
      </w:pPr>
      <w:hyperlink r:id="rId48" w:anchor="technology" w:history="1">
        <w:r w:rsidRPr="00395895">
          <w:rPr>
            <w:rStyle w:val="Collegamentoipertestuale"/>
            <w:lang w:val="en-US"/>
          </w:rPr>
          <w:t>https://insights.stackoverflow.com/survey/2019#technology</w:t>
        </w:r>
      </w:hyperlink>
      <w:r w:rsidRPr="00395895">
        <w:rPr>
          <w:lang w:val="en-US"/>
        </w:rPr>
        <w:t xml:space="preserve"> [Accessed</w:t>
      </w:r>
      <w:r>
        <w:rPr>
          <w:lang w:val="en-US"/>
        </w:rPr>
        <w:t xml:space="preserve"> </w:t>
      </w:r>
      <w:r w:rsidR="00B87FA9">
        <w:rPr>
          <w:lang w:val="en-US"/>
        </w:rPr>
        <w:t>28</w:t>
      </w:r>
      <w:r>
        <w:rPr>
          <w:lang w:val="en-US"/>
        </w:rPr>
        <w:t xml:space="preserve"> </w:t>
      </w:r>
      <w:proofErr w:type="gramStart"/>
      <w:r>
        <w:rPr>
          <w:lang w:val="en-US"/>
        </w:rPr>
        <w:t>May,</w:t>
      </w:r>
      <w:proofErr w:type="gramEnd"/>
      <w:r>
        <w:rPr>
          <w:lang w:val="en-US"/>
        </w:rPr>
        <w:t xml:space="preserve"> 2019].</w:t>
      </w:r>
    </w:p>
    <w:p w14:paraId="2FF81F4E" w14:textId="06A0BD58" w:rsidR="009D00B3" w:rsidRDefault="00010037" w:rsidP="009D00B3">
      <w:pPr>
        <w:rPr>
          <w:lang w:val="it-IT"/>
        </w:rPr>
      </w:pPr>
      <w:proofErr w:type="spellStart"/>
      <w:r>
        <w:rPr>
          <w:lang w:val="en-US"/>
        </w:rPr>
        <w:t>GeeksforGeeks</w:t>
      </w:r>
      <w:proofErr w:type="spellEnd"/>
      <w:r w:rsidR="00470B75">
        <w:rPr>
          <w:lang w:val="en-US"/>
        </w:rPr>
        <w:t xml:space="preserve">, 2019. </w:t>
      </w:r>
      <w:r w:rsidR="00470B75" w:rsidRPr="0017219C">
        <w:rPr>
          <w:i/>
          <w:lang w:val="it-IT"/>
        </w:rPr>
        <w:t xml:space="preserve">RSA </w:t>
      </w:r>
      <w:proofErr w:type="spellStart"/>
      <w:r w:rsidR="00470B75" w:rsidRPr="0017219C">
        <w:rPr>
          <w:i/>
          <w:lang w:val="it-IT"/>
        </w:rPr>
        <w:t>Algorithm</w:t>
      </w:r>
      <w:proofErr w:type="spellEnd"/>
      <w:r w:rsidR="00470B75" w:rsidRPr="0017219C">
        <w:rPr>
          <w:i/>
          <w:lang w:val="it-IT"/>
        </w:rPr>
        <w:t xml:space="preserve"> in </w:t>
      </w:r>
      <w:proofErr w:type="spellStart"/>
      <w:r w:rsidR="00470B75" w:rsidRPr="0017219C">
        <w:rPr>
          <w:i/>
          <w:lang w:val="it-IT"/>
        </w:rPr>
        <w:t>Cryptography</w:t>
      </w:r>
      <w:proofErr w:type="spellEnd"/>
      <w:r w:rsidR="00470B75" w:rsidRPr="00470B75">
        <w:rPr>
          <w:lang w:val="it-IT"/>
        </w:rPr>
        <w:t xml:space="preserve">. </w:t>
      </w:r>
      <w:proofErr w:type="spellStart"/>
      <w:r w:rsidR="00470B75" w:rsidRPr="00470B75">
        <w:rPr>
          <w:lang w:val="it-IT"/>
        </w:rPr>
        <w:t>Av</w:t>
      </w:r>
      <w:r w:rsidR="00470B75">
        <w:rPr>
          <w:lang w:val="it-IT"/>
        </w:rPr>
        <w:t>ailable</w:t>
      </w:r>
      <w:proofErr w:type="spellEnd"/>
      <w:r w:rsidR="00470B75">
        <w:rPr>
          <w:lang w:val="it-IT"/>
        </w:rPr>
        <w:t xml:space="preserve"> </w:t>
      </w:r>
      <w:proofErr w:type="spellStart"/>
      <w:r w:rsidR="00470B75">
        <w:rPr>
          <w:lang w:val="it-IT"/>
        </w:rPr>
        <w:t>at</w:t>
      </w:r>
      <w:proofErr w:type="spellEnd"/>
      <w:r w:rsidR="00470B75">
        <w:rPr>
          <w:lang w:val="it-IT"/>
        </w:rPr>
        <w:t>:</w:t>
      </w:r>
    </w:p>
    <w:p w14:paraId="5F8C7DC2" w14:textId="087D6970" w:rsidR="00470B75" w:rsidRDefault="00470B75" w:rsidP="00470B75">
      <w:pPr>
        <w:ind w:left="1304" w:firstLine="1"/>
        <w:rPr>
          <w:lang w:val="en-US"/>
        </w:rPr>
      </w:pPr>
      <w:hyperlink r:id="rId49" w:history="1">
        <w:r w:rsidRPr="00470B75">
          <w:rPr>
            <w:rStyle w:val="Collegamentoipertestuale"/>
            <w:lang w:val="en-US"/>
          </w:rPr>
          <w:t>https://www.geeksforgeeks.org/rsa-algorithm-cryptography/</w:t>
        </w:r>
      </w:hyperlink>
      <w:r w:rsidRPr="00470B75">
        <w:rPr>
          <w:lang w:val="en-US"/>
        </w:rPr>
        <w:t xml:space="preserve"> </w:t>
      </w:r>
    </w:p>
    <w:p w14:paraId="6FDAC664" w14:textId="42612D21" w:rsidR="002D2E2F" w:rsidRDefault="00343FFC" w:rsidP="002D2E2F">
      <w:pPr>
        <w:rPr>
          <w:lang w:val="en-US"/>
        </w:rPr>
      </w:pPr>
      <w:r>
        <w:rPr>
          <w:lang w:val="en-US"/>
        </w:rPr>
        <w:t xml:space="preserve">Wikipedia, 2019. </w:t>
      </w:r>
      <w:r w:rsidRPr="0017219C">
        <w:rPr>
          <w:i/>
          <w:lang w:val="en-US"/>
        </w:rPr>
        <w:t>Secure Hash Algorithms</w:t>
      </w:r>
      <w:r w:rsidR="00EA59E5">
        <w:rPr>
          <w:lang w:val="en-US"/>
        </w:rPr>
        <w:t>. Available at:</w:t>
      </w:r>
    </w:p>
    <w:p w14:paraId="250D1FCF" w14:textId="2B557530" w:rsidR="00EA59E5" w:rsidRDefault="00EA59E5" w:rsidP="00EA59E5">
      <w:pPr>
        <w:ind w:left="1304" w:firstLine="1"/>
        <w:rPr>
          <w:lang w:val="en-US"/>
        </w:rPr>
      </w:pPr>
      <w:hyperlink r:id="rId50" w:history="1">
        <w:r w:rsidRPr="00EA59E5">
          <w:rPr>
            <w:rStyle w:val="Collegamentoipertestuale"/>
            <w:lang w:val="en-US"/>
          </w:rPr>
          <w:t>https://en.wikipedia.org/wiki/Secure_Hash_Algorithms</w:t>
        </w:r>
      </w:hyperlink>
    </w:p>
    <w:p w14:paraId="21B2DEBE" w14:textId="5BC66C17" w:rsidR="00EA59E5" w:rsidRDefault="004A4534" w:rsidP="00EA59E5">
      <w:pPr>
        <w:rPr>
          <w:lang w:val="en-US"/>
        </w:rPr>
      </w:pPr>
      <w:r>
        <w:rPr>
          <w:lang w:val="en-US"/>
        </w:rPr>
        <w:t>Accenture, 2019</w:t>
      </w:r>
      <w:r w:rsidRPr="0017219C">
        <w:rPr>
          <w:i/>
          <w:lang w:val="en-US"/>
        </w:rPr>
        <w:t>. The future of blockchain banking</w:t>
      </w:r>
      <w:r>
        <w:rPr>
          <w:lang w:val="en-US"/>
        </w:rPr>
        <w:t>. Available at:</w:t>
      </w:r>
    </w:p>
    <w:p w14:paraId="662D89EA" w14:textId="46165AF4" w:rsidR="004A4534" w:rsidRDefault="0006351B" w:rsidP="0006351B">
      <w:pPr>
        <w:ind w:left="1304" w:firstLine="1"/>
      </w:pPr>
      <w:hyperlink r:id="rId51" w:history="1">
        <w:r w:rsidRPr="005B2A58">
          <w:rPr>
            <w:rStyle w:val="Collegamentoipertestuale"/>
          </w:rPr>
          <w:t>https://www.accenture.com/us-en/insight-blockchain-technology-how-banks-building-real-time</w:t>
        </w:r>
      </w:hyperlink>
    </w:p>
    <w:p w14:paraId="62AC1D14" w14:textId="60C82860" w:rsidR="0006351B" w:rsidRDefault="003563B1" w:rsidP="0006351B">
      <w:r>
        <w:t xml:space="preserve">IETF, 2011. </w:t>
      </w:r>
      <w:r w:rsidRPr="0017219C">
        <w:rPr>
          <w:i/>
        </w:rPr>
        <w:t xml:space="preserve">RFC </w:t>
      </w:r>
      <w:r w:rsidR="008361BA" w:rsidRPr="0017219C">
        <w:rPr>
          <w:i/>
        </w:rPr>
        <w:t>6455: The WebSocket Protocol</w:t>
      </w:r>
      <w:r w:rsidR="008361BA">
        <w:t>. Available at:</w:t>
      </w:r>
    </w:p>
    <w:p w14:paraId="79C1C6BC" w14:textId="004E6768" w:rsidR="008361BA" w:rsidRDefault="008361BA" w:rsidP="0006351B">
      <w:r>
        <w:tab/>
      </w:r>
      <w:hyperlink r:id="rId52" w:history="1">
        <w:r>
          <w:rPr>
            <w:rStyle w:val="Collegamentoipertestuale"/>
          </w:rPr>
          <w:t>https://tools.ietf.org/html/rfc6455</w:t>
        </w:r>
      </w:hyperlink>
    </w:p>
    <w:p w14:paraId="5AE1BB13" w14:textId="1CD9CA94" w:rsidR="008361BA" w:rsidRDefault="008361BA" w:rsidP="0006351B">
      <w:r>
        <w:t xml:space="preserve">Wikipedia, 2019. </w:t>
      </w:r>
      <w:r w:rsidRPr="0017219C">
        <w:rPr>
          <w:i/>
        </w:rPr>
        <w:t>Transport Layer Security</w:t>
      </w:r>
      <w:r>
        <w:t>. Available at:</w:t>
      </w:r>
    </w:p>
    <w:p w14:paraId="6A3D5945" w14:textId="057D4321" w:rsidR="008361BA" w:rsidRDefault="008361BA" w:rsidP="0006351B">
      <w:r>
        <w:tab/>
      </w:r>
      <w:hyperlink r:id="rId53" w:history="1">
        <w:r>
          <w:rPr>
            <w:rStyle w:val="Collegamentoipertestuale"/>
          </w:rPr>
          <w:t>https://it.wikipedia.org/wiki/Transport_Layer_Security</w:t>
        </w:r>
      </w:hyperlink>
    </w:p>
    <w:p w14:paraId="18DC2FB9" w14:textId="77777777" w:rsidR="00132D2B" w:rsidRDefault="00132D2B" w:rsidP="0006351B">
      <w:pPr>
        <w:rPr>
          <w:lang w:val="en-US"/>
        </w:rPr>
      </w:pPr>
      <w:r>
        <w:rPr>
          <w:lang w:val="en-US"/>
        </w:rPr>
        <w:t xml:space="preserve">Ameer Rosic, 2016. </w:t>
      </w:r>
      <w:r w:rsidRPr="0017219C">
        <w:rPr>
          <w:i/>
          <w:lang w:val="en-US"/>
        </w:rPr>
        <w:t>Smart Contracts: The Blockchain Technology That Will Replace Lawyers</w:t>
      </w:r>
      <w:r>
        <w:rPr>
          <w:lang w:val="en-US"/>
        </w:rPr>
        <w:t>. Available at:</w:t>
      </w:r>
    </w:p>
    <w:p w14:paraId="39ED35DE" w14:textId="5DC1C25F" w:rsidR="00132D2B" w:rsidRDefault="005A34AE" w:rsidP="005A34AE">
      <w:r>
        <w:lastRenderedPageBreak/>
        <w:tab/>
      </w:r>
      <w:hyperlink r:id="rId54" w:history="1">
        <w:r w:rsidRPr="005B2A58">
          <w:rPr>
            <w:rStyle w:val="Collegamentoipertestuale"/>
          </w:rPr>
          <w:t>https://blockgeeks.com/guides/smart-contracts/</w:t>
        </w:r>
      </w:hyperlink>
    </w:p>
    <w:p w14:paraId="26212548" w14:textId="77777777" w:rsidR="005D1473" w:rsidRDefault="005D1473" w:rsidP="0006351B">
      <w:r>
        <w:t>Wikipedia, 2019. JavaScript Object Notation. Available at:</w:t>
      </w:r>
    </w:p>
    <w:p w14:paraId="1D4A55A0" w14:textId="5BE5B707" w:rsidR="005D1473" w:rsidRDefault="005A34AE" w:rsidP="005A34AE">
      <w:pPr>
        <w:ind w:firstLine="480"/>
      </w:pPr>
      <w:r>
        <w:tab/>
      </w:r>
      <w:hyperlink r:id="rId55" w:history="1">
        <w:r w:rsidRPr="005B2A58">
          <w:rPr>
            <w:rStyle w:val="Collegamentoipertestuale"/>
          </w:rPr>
          <w:t>https://it.wikipedia.org/wiki/JavaScript_Object_Notation</w:t>
        </w:r>
      </w:hyperlink>
    </w:p>
    <w:p w14:paraId="31850F0C" w14:textId="2AC74D7E" w:rsidR="008361BA" w:rsidRDefault="006F277A" w:rsidP="006F277A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1B5D9F">
        <w:rPr>
          <w:noProof/>
        </w:rPr>
        <w:t xml:space="preserve">IEEE Computer Society, 2008. </w:t>
      </w:r>
      <w:r w:rsidRPr="001B5D9F">
        <w:rPr>
          <w:i/>
          <w:iCs/>
          <w:noProof/>
        </w:rPr>
        <w:t>IEEE Std 829-2008, IEEE Standard for Software and System Test Documentation</w:t>
      </w:r>
      <w:r>
        <w:rPr>
          <w:noProof/>
        </w:rPr>
        <w:t>.</w:t>
      </w:r>
    </w:p>
    <w:p w14:paraId="72DE4C46" w14:textId="3C486B22" w:rsidR="006F277A" w:rsidRDefault="006F277A" w:rsidP="006F277A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1B5D9F">
        <w:rPr>
          <w:noProof/>
        </w:rPr>
        <w:t xml:space="preserve">Larman, C., 2004. </w:t>
      </w:r>
      <w:r w:rsidRPr="001B5D9F">
        <w:rPr>
          <w:i/>
          <w:iCs/>
          <w:noProof/>
        </w:rPr>
        <w:t>Applying UML and Patterns: An Introduction to Object-Oriented Analysis and Design and Iterative Development</w:t>
      </w:r>
      <w:r>
        <w:rPr>
          <w:noProof/>
        </w:rPr>
        <w:t>.</w:t>
      </w:r>
    </w:p>
    <w:p w14:paraId="51CC88B8" w14:textId="6E85B9CA" w:rsidR="002B5AC8" w:rsidRDefault="004B3A70" w:rsidP="002B5AC8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>
        <w:rPr>
          <w:noProof/>
        </w:rPr>
        <w:t xml:space="preserve">Wikipedia, </w:t>
      </w:r>
      <w:r w:rsidR="002B5AC8">
        <w:rPr>
          <w:noProof/>
        </w:rPr>
        <w:t xml:space="preserve">2019. </w:t>
      </w:r>
      <w:r w:rsidR="002B5AC8" w:rsidRPr="0017219C">
        <w:rPr>
          <w:i/>
          <w:noProof/>
        </w:rPr>
        <w:t>Kanabn (development)</w:t>
      </w:r>
      <w:r w:rsidR="002B5AC8">
        <w:rPr>
          <w:noProof/>
        </w:rPr>
        <w:t>. Available at:</w:t>
      </w:r>
    </w:p>
    <w:p w14:paraId="1B356FB9" w14:textId="4A60E08C" w:rsidR="002B5AC8" w:rsidRDefault="002B5AC8" w:rsidP="002B5AC8">
      <w:pPr>
        <w:widowControl w:val="0"/>
        <w:autoSpaceDE w:val="0"/>
        <w:autoSpaceDN w:val="0"/>
        <w:adjustRightInd w:val="0"/>
        <w:ind w:left="480" w:hanging="480"/>
      </w:pPr>
      <w:r>
        <w:rPr>
          <w:noProof/>
        </w:rPr>
        <w:tab/>
      </w:r>
      <w:r w:rsidR="005A34AE">
        <w:rPr>
          <w:noProof/>
        </w:rPr>
        <w:tab/>
      </w:r>
      <w:hyperlink r:id="rId56" w:history="1">
        <w:r w:rsidR="005D7AF7" w:rsidRPr="005B2A58">
          <w:rPr>
            <w:rStyle w:val="Collegamentoipertestuale"/>
          </w:rPr>
          <w:t>https://en.wikipedia.org/wiki/Kanban_(development)</w:t>
        </w:r>
      </w:hyperlink>
    </w:p>
    <w:p w14:paraId="01932A10" w14:textId="77777777" w:rsidR="005D7AF7" w:rsidRDefault="005D7AF7" w:rsidP="002B5AC8">
      <w:pPr>
        <w:widowControl w:val="0"/>
        <w:autoSpaceDE w:val="0"/>
        <w:autoSpaceDN w:val="0"/>
        <w:adjustRightInd w:val="0"/>
        <w:ind w:left="480" w:hanging="480"/>
      </w:pPr>
    </w:p>
    <w:p w14:paraId="74927BA2" w14:textId="77777777" w:rsidR="002B5AC8" w:rsidRPr="006F277A" w:rsidRDefault="002B5AC8" w:rsidP="002B5AC8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</w:p>
    <w:p w14:paraId="63A5254D" w14:textId="77777777" w:rsidR="0000426E" w:rsidRPr="0000426E" w:rsidRDefault="0000426E" w:rsidP="0000426E">
      <w:pPr>
        <w:pStyle w:val="Corpotesto"/>
        <w:rPr>
          <w:rFonts w:ascii="Arial" w:hAnsi="Arial" w:cs="Arial"/>
          <w:sz w:val="22"/>
          <w:szCs w:val="22"/>
          <w:lang w:val="en-GB"/>
        </w:rPr>
      </w:pPr>
      <w:r w:rsidRPr="0000426E">
        <w:rPr>
          <w:rFonts w:ascii="Arial" w:hAnsi="Arial" w:cs="Arial"/>
          <w:b/>
          <w:sz w:val="22"/>
          <w:szCs w:val="22"/>
          <w:lang w:val="en-GB"/>
        </w:rPr>
        <w:t xml:space="preserve">Note: Use the standard reference method: Harvard Anglia. A very good reference tool is Mendeley </w:t>
      </w:r>
      <w:r w:rsidRPr="0000426E">
        <w:rPr>
          <w:rFonts w:ascii="Arial" w:hAnsi="Arial" w:cs="Arial"/>
          <w:b/>
          <w:sz w:val="22"/>
          <w:szCs w:val="22"/>
          <w:lang w:val="en-GB"/>
        </w:rPr>
        <w:fldChar w:fldCharType="begin" w:fldLock="1"/>
      </w:r>
      <w:r w:rsidRPr="0000426E">
        <w:rPr>
          <w:rFonts w:ascii="Arial" w:hAnsi="Arial" w:cs="Arial"/>
          <w:b/>
          <w:sz w:val="22"/>
          <w:szCs w:val="22"/>
          <w:lang w:val="en-GB"/>
        </w:rPr>
        <w:instrText>ADDIN CSL_CITATION { "citationItems" : [ { "id" : "ITEM-1", "itemData" : { "URL" : "https://www.mendeley.com/", "accessed" : { "date-parts" : [ [ "2017", "2", "2" ] ] }, "author" : [ { "dropping-particle" : "", "family" : "Mendeley.com", "given" : "", "non-dropping-particle" : "", "parse-names" : false, "suffix" : "" } ], "id" : "ITEM-1", "issued" : { "date-parts" : [ [ "2016" ] ] }, "title" : "Homepage | Mendeley", "type" : "webpage" }, "uris" : [ "http://www.mendeley.com/documents/?uuid=0ed10af2-d502-365c-907f-97b990646bdc" ] } ], "mendeley" : { "formattedCitation" : "(Mendeley.com 2016)", "plainTextFormattedCitation" : "(Mendeley.com 2016)", "previouslyFormattedCitation" : "(Mendeley.com 2016)" }, "properties" : { "noteIndex" : 0 }, "schema" : "https://github.com/citation-style-language/schema/raw/master/csl-citation.json" }</w:instrText>
      </w:r>
      <w:r w:rsidRPr="0000426E">
        <w:rPr>
          <w:rFonts w:ascii="Arial" w:hAnsi="Arial" w:cs="Arial"/>
          <w:b/>
          <w:sz w:val="22"/>
          <w:szCs w:val="22"/>
          <w:lang w:val="en-GB"/>
        </w:rPr>
        <w:fldChar w:fldCharType="separate"/>
      </w:r>
      <w:r w:rsidRPr="0000426E">
        <w:rPr>
          <w:rFonts w:ascii="Arial" w:hAnsi="Arial" w:cs="Arial"/>
          <w:noProof/>
          <w:sz w:val="22"/>
          <w:szCs w:val="22"/>
          <w:lang w:val="en-GB"/>
        </w:rPr>
        <w:t>(Mendeley.com 2016)</w:t>
      </w:r>
      <w:r w:rsidRPr="0000426E">
        <w:rPr>
          <w:rFonts w:ascii="Arial" w:hAnsi="Arial" w:cs="Arial"/>
          <w:b/>
          <w:sz w:val="22"/>
          <w:szCs w:val="22"/>
          <w:lang w:val="en-GB"/>
        </w:rPr>
        <w:fldChar w:fldCharType="end"/>
      </w:r>
      <w:r w:rsidRPr="0000426E">
        <w:rPr>
          <w:rFonts w:ascii="Arial" w:hAnsi="Arial" w:cs="Arial"/>
          <w:sz w:val="22"/>
          <w:szCs w:val="22"/>
          <w:lang w:val="en-GB"/>
        </w:rPr>
        <w:t>,</w:t>
      </w:r>
      <w:r w:rsidRPr="0000426E">
        <w:rPr>
          <w:rFonts w:ascii="Arial" w:hAnsi="Arial" w:cs="Arial"/>
          <w:b/>
          <w:sz w:val="22"/>
          <w:szCs w:val="22"/>
          <w:lang w:val="en-GB"/>
        </w:rPr>
        <w:t xml:space="preserve"> ask VIA Library if you need help. </w:t>
      </w:r>
    </w:p>
    <w:p w14:paraId="5D21D38D" w14:textId="0F68AB54" w:rsidR="00FE0E4F" w:rsidRPr="00C55793" w:rsidRDefault="004A527B" w:rsidP="0000426E">
      <w:pPr>
        <w:spacing w:after="160" w:line="259" w:lineRule="auto"/>
        <w:rPr>
          <w:b/>
          <w:sz w:val="32"/>
          <w:szCs w:val="32"/>
          <w:lang w:val="en-US"/>
        </w:rPr>
        <w:sectPr w:rsidR="00FE0E4F" w:rsidRPr="00C55793" w:rsidSect="00A250F6">
          <w:pgSz w:w="11906" w:h="16838"/>
          <w:pgMar w:top="1134" w:right="1701" w:bottom="1701" w:left="1701" w:header="708" w:footer="708" w:gutter="0"/>
          <w:pgNumType w:start="1"/>
          <w:cols w:space="708"/>
          <w:docGrid w:linePitch="360"/>
        </w:sectPr>
      </w:pPr>
      <w:r w:rsidRPr="00C55793">
        <w:rPr>
          <w:lang w:val="en-US"/>
        </w:rPr>
        <w:br/>
      </w:r>
    </w:p>
    <w:p w14:paraId="75BD9EC3" w14:textId="77777777" w:rsidR="00ED3CDE" w:rsidRPr="00C55793" w:rsidRDefault="00ED3CDE" w:rsidP="0000426E">
      <w:pPr>
        <w:pStyle w:val="Titolo1"/>
        <w:rPr>
          <w:lang w:val="en-US"/>
        </w:rPr>
      </w:pPr>
      <w:bookmarkStart w:id="47" w:name="_Toc9871764"/>
      <w:r w:rsidRPr="00C55793">
        <w:rPr>
          <w:lang w:val="en-US"/>
        </w:rPr>
        <w:lastRenderedPageBreak/>
        <w:t>Appendices</w:t>
      </w:r>
      <w:bookmarkEnd w:id="47"/>
    </w:p>
    <w:p w14:paraId="62D03D1F" w14:textId="39324BFC" w:rsidR="0000426E" w:rsidRPr="0000426E" w:rsidRDefault="0000426E" w:rsidP="0000426E">
      <w:pPr>
        <w:rPr>
          <w:lang w:val="en-US"/>
        </w:rPr>
      </w:pPr>
      <w:r w:rsidRPr="0000426E">
        <w:rPr>
          <w:lang w:val="en-US"/>
        </w:rPr>
        <w:t>The purpose of your appendices is to provide extra information to t</w:t>
      </w:r>
      <w:r>
        <w:rPr>
          <w:lang w:val="en-US"/>
        </w:rPr>
        <w:t xml:space="preserve">he expert reader. </w:t>
      </w:r>
      <w:r w:rsidRPr="0000426E">
        <w:rPr>
          <w:lang w:val="en-US"/>
        </w:rPr>
        <w:t>List the appendices in order of mention.</w:t>
      </w:r>
    </w:p>
    <w:p w14:paraId="69C5C399" w14:textId="77777777" w:rsidR="0000426E" w:rsidRPr="0000426E" w:rsidRDefault="0000426E" w:rsidP="0000426E">
      <w:pPr>
        <w:rPr>
          <w:lang w:val="en-US"/>
        </w:rPr>
      </w:pPr>
      <w:r w:rsidRPr="0000426E">
        <w:rPr>
          <w:lang w:val="en-US"/>
        </w:rPr>
        <w:t>Examples of appendices</w:t>
      </w:r>
    </w:p>
    <w:p w14:paraId="62EDAFA7" w14:textId="60425F85" w:rsidR="0000426E" w:rsidRDefault="0000426E" w:rsidP="00667CDD">
      <w:pPr>
        <w:pStyle w:val="Paragrafoelenco"/>
        <w:numPr>
          <w:ilvl w:val="0"/>
          <w:numId w:val="5"/>
        </w:numPr>
        <w:rPr>
          <w:lang w:val="en-US"/>
        </w:rPr>
      </w:pPr>
      <w:r w:rsidRPr="0000426E">
        <w:rPr>
          <w:lang w:val="en-US"/>
        </w:rPr>
        <w:t>Project Description</w:t>
      </w:r>
    </w:p>
    <w:p w14:paraId="53788929" w14:textId="3086ED71" w:rsidR="0000426E" w:rsidRPr="0000426E" w:rsidRDefault="0000426E" w:rsidP="00667CDD">
      <w:pPr>
        <w:pStyle w:val="Paragrafoelenco"/>
        <w:numPr>
          <w:ilvl w:val="0"/>
          <w:numId w:val="5"/>
        </w:numPr>
        <w:rPr>
          <w:lang w:val="en-US"/>
        </w:rPr>
      </w:pPr>
      <w:r w:rsidRPr="0000426E">
        <w:rPr>
          <w:lang w:val="en-US"/>
        </w:rPr>
        <w:t>User Guide</w:t>
      </w:r>
    </w:p>
    <w:p w14:paraId="5232CE86" w14:textId="34642DA6" w:rsidR="0000426E" w:rsidRPr="0000426E" w:rsidRDefault="0000426E" w:rsidP="00667CDD">
      <w:pPr>
        <w:pStyle w:val="Paragrafoelenco"/>
        <w:numPr>
          <w:ilvl w:val="0"/>
          <w:numId w:val="5"/>
        </w:numPr>
        <w:rPr>
          <w:lang w:val="en-US"/>
        </w:rPr>
      </w:pPr>
      <w:r w:rsidRPr="0000426E">
        <w:rPr>
          <w:lang w:val="en-US"/>
        </w:rPr>
        <w:t>Source code – source documentation</w:t>
      </w:r>
    </w:p>
    <w:p w14:paraId="0229C25A" w14:textId="142F1B30" w:rsidR="0000426E" w:rsidRPr="0000426E" w:rsidRDefault="0000426E" w:rsidP="00667CDD">
      <w:pPr>
        <w:pStyle w:val="Paragrafoelenco"/>
        <w:numPr>
          <w:ilvl w:val="0"/>
          <w:numId w:val="5"/>
        </w:numPr>
        <w:rPr>
          <w:lang w:val="en-US"/>
        </w:rPr>
      </w:pPr>
      <w:r w:rsidRPr="0000426E">
        <w:rPr>
          <w:lang w:val="en-US"/>
        </w:rPr>
        <w:t>Diagrams</w:t>
      </w:r>
    </w:p>
    <w:p w14:paraId="171197BE" w14:textId="180FA14D" w:rsidR="0000426E" w:rsidRPr="0000426E" w:rsidRDefault="0000426E" w:rsidP="00667CDD">
      <w:pPr>
        <w:pStyle w:val="Paragrafoelenco"/>
        <w:numPr>
          <w:ilvl w:val="0"/>
          <w:numId w:val="5"/>
        </w:numPr>
        <w:rPr>
          <w:lang w:val="en-US"/>
        </w:rPr>
      </w:pPr>
      <w:r w:rsidRPr="0000426E">
        <w:rPr>
          <w:lang w:val="en-US"/>
        </w:rPr>
        <w:t>Data sheets</w:t>
      </w:r>
    </w:p>
    <w:p w14:paraId="6B56A77A" w14:textId="03E2C7CA" w:rsidR="0000426E" w:rsidRPr="0000426E" w:rsidRDefault="0000426E" w:rsidP="00667CDD">
      <w:pPr>
        <w:pStyle w:val="Paragrafoelenco"/>
        <w:numPr>
          <w:ilvl w:val="0"/>
          <w:numId w:val="5"/>
        </w:numPr>
        <w:rPr>
          <w:lang w:val="en-US"/>
        </w:rPr>
      </w:pPr>
      <w:r w:rsidRPr="0000426E">
        <w:rPr>
          <w:lang w:val="en-US"/>
        </w:rPr>
        <w:t>Etc.</w:t>
      </w:r>
    </w:p>
    <w:p w14:paraId="0E346866" w14:textId="74DE9368" w:rsidR="0000426E" w:rsidRDefault="0000426E">
      <w:pPr>
        <w:spacing w:after="160" w:line="259" w:lineRule="auto"/>
        <w:rPr>
          <w:b/>
          <w:sz w:val="32"/>
          <w:szCs w:val="32"/>
          <w:lang w:val="en-US"/>
        </w:rPr>
      </w:pPr>
      <w:r>
        <w:rPr>
          <w:b/>
          <w:sz w:val="32"/>
          <w:szCs w:val="32"/>
          <w:lang w:val="en-US"/>
        </w:rPr>
        <w:br w:type="page"/>
      </w:r>
    </w:p>
    <w:p w14:paraId="19C9E024" w14:textId="7ED61162" w:rsidR="00CF746A" w:rsidRDefault="0000426E" w:rsidP="004209B4">
      <w:pPr>
        <w:spacing w:after="160" w:line="259" w:lineRule="auto"/>
        <w:rPr>
          <w:b/>
          <w:sz w:val="32"/>
          <w:szCs w:val="32"/>
          <w:lang w:val="en-US"/>
        </w:rPr>
      </w:pPr>
      <w:r>
        <w:rPr>
          <w:b/>
          <w:sz w:val="32"/>
          <w:szCs w:val="32"/>
          <w:lang w:val="en-US"/>
        </w:rPr>
        <w:lastRenderedPageBreak/>
        <w:t>Appendix A Project Description</w:t>
      </w:r>
    </w:p>
    <w:p w14:paraId="7565CF3D" w14:textId="7E4FE753" w:rsidR="0000426E" w:rsidRPr="0000426E" w:rsidRDefault="0000426E" w:rsidP="004209B4">
      <w:pPr>
        <w:spacing w:after="160" w:line="259" w:lineRule="auto"/>
        <w:rPr>
          <w:szCs w:val="22"/>
          <w:lang w:val="en-US"/>
        </w:rPr>
      </w:pPr>
      <w:r w:rsidRPr="0000426E">
        <w:rPr>
          <w:szCs w:val="22"/>
          <w:lang w:val="en-US"/>
        </w:rPr>
        <w:t>Insert the original Project Description here</w:t>
      </w:r>
    </w:p>
    <w:sectPr w:rsidR="0000426E" w:rsidRPr="0000426E" w:rsidSect="00A250F6">
      <w:pgSz w:w="11906" w:h="16838"/>
      <w:pgMar w:top="1134" w:right="1701" w:bottom="1701" w:left="1701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ED9E6D6" w14:textId="77777777" w:rsidR="0012353C" w:rsidRDefault="0012353C" w:rsidP="00F910B0">
      <w:pPr>
        <w:spacing w:line="240" w:lineRule="auto"/>
      </w:pPr>
      <w:r>
        <w:separator/>
      </w:r>
    </w:p>
  </w:endnote>
  <w:endnote w:type="continuationSeparator" w:id="0">
    <w:p w14:paraId="2D24F6CC" w14:textId="77777777" w:rsidR="0012353C" w:rsidRDefault="0012353C" w:rsidP="00F910B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29314832"/>
      <w:docPartObj>
        <w:docPartGallery w:val="Page Numbers (Bottom of Page)"/>
        <w:docPartUnique/>
      </w:docPartObj>
    </w:sdtPr>
    <w:sdtEndPr/>
    <w:sdtContent>
      <w:p w14:paraId="744DDBB9" w14:textId="23E4FE29" w:rsidR="00162C84" w:rsidRDefault="00162C84">
        <w:pPr>
          <w:pStyle w:val="Pidipa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26B40" w:rsidRPr="00326B40">
          <w:rPr>
            <w:noProof/>
            <w:lang w:val="da-DK"/>
          </w:rPr>
          <w:t>10</w:t>
        </w:r>
        <w:r>
          <w:fldChar w:fldCharType="end"/>
        </w:r>
      </w:p>
    </w:sdtContent>
  </w:sdt>
  <w:p w14:paraId="69F33C0B" w14:textId="77777777" w:rsidR="00BC5908" w:rsidRDefault="0017219C" w:rsidP="00D7037B">
    <w:pPr>
      <w:pStyle w:val="Pidipa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25917513"/>
      <w:docPartObj>
        <w:docPartGallery w:val="Page Numbers (Bottom of Page)"/>
        <w:docPartUnique/>
      </w:docPartObj>
    </w:sdtPr>
    <w:sdtEndPr/>
    <w:sdtContent>
      <w:p w14:paraId="366416D4" w14:textId="77777777" w:rsidR="006F28D2" w:rsidRDefault="00324DE4">
        <w:pPr>
          <w:pStyle w:val="Pidipa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C2D1D" w:rsidRPr="006C2D1D">
          <w:rPr>
            <w:noProof/>
            <w:lang w:val="da-DK"/>
          </w:rPr>
          <w:t>i</w:t>
        </w:r>
        <w:r>
          <w:fldChar w:fldCharType="end"/>
        </w:r>
      </w:p>
    </w:sdtContent>
  </w:sdt>
  <w:p w14:paraId="38CC9104" w14:textId="77777777" w:rsidR="00BC5908" w:rsidRDefault="0017219C" w:rsidP="00851E93">
    <w:pPr>
      <w:pStyle w:val="Pidipa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BF1D623" w14:textId="77777777" w:rsidR="0012353C" w:rsidRDefault="0012353C" w:rsidP="00F910B0">
      <w:pPr>
        <w:spacing w:line="240" w:lineRule="auto"/>
      </w:pPr>
      <w:r>
        <w:separator/>
      </w:r>
    </w:p>
  </w:footnote>
  <w:footnote w:type="continuationSeparator" w:id="0">
    <w:p w14:paraId="18A92A44" w14:textId="77777777" w:rsidR="0012353C" w:rsidRDefault="0012353C" w:rsidP="00F910B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2E3865" w14:textId="77777777" w:rsidR="00B92F28" w:rsidRDefault="002668CE" w:rsidP="002668CE">
    <w:pPr>
      <w:pStyle w:val="Intestazione"/>
      <w:tabs>
        <w:tab w:val="clear" w:pos="4819"/>
        <w:tab w:val="clear" w:pos="9638"/>
        <w:tab w:val="right" w:pos="9071"/>
      </w:tabs>
      <w:rPr>
        <w:lang w:val="en-US"/>
      </w:rPr>
    </w:pPr>
    <w:r w:rsidRPr="00B92F28">
      <w:rPr>
        <w:noProof/>
        <w:lang w:val="da-DK" w:eastAsia="da-DK"/>
      </w:rPr>
      <w:drawing>
        <wp:anchor distT="0" distB="0" distL="114300" distR="114300" simplePos="0" relativeHeight="251662336" behindDoc="0" locked="0" layoutInCell="1" allowOverlap="1" wp14:anchorId="19C8DBB3" wp14:editId="49A116ED">
          <wp:simplePos x="0" y="0"/>
          <wp:positionH relativeFrom="page">
            <wp:posOffset>5934075</wp:posOffset>
          </wp:positionH>
          <wp:positionV relativeFrom="page">
            <wp:posOffset>663575</wp:posOffset>
          </wp:positionV>
          <wp:extent cx="1511935" cy="140335"/>
          <wp:effectExtent l="0" t="0" r="0" b="0"/>
          <wp:wrapNone/>
          <wp:docPr id="1" name="VIAUC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VIA University College.emf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11935" cy="14033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B92F28">
      <w:rPr>
        <w:noProof/>
        <w:lang w:val="da-DK" w:eastAsia="da-DK"/>
      </w:rPr>
      <w:drawing>
        <wp:anchor distT="0" distB="0" distL="114300" distR="114300" simplePos="0" relativeHeight="251663360" behindDoc="0" locked="0" layoutInCell="1" allowOverlap="1" wp14:anchorId="51A78815" wp14:editId="231C62F9">
          <wp:simplePos x="0" y="0"/>
          <wp:positionH relativeFrom="page">
            <wp:posOffset>5927090</wp:posOffset>
          </wp:positionH>
          <wp:positionV relativeFrom="page">
            <wp:posOffset>463712</wp:posOffset>
          </wp:positionV>
          <wp:extent cx="1318260" cy="212090"/>
          <wp:effectExtent l="0" t="0" r="0" b="0"/>
          <wp:wrapNone/>
          <wp:docPr id="2" name="Statement_bmkArt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 rotWithShape="1"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r="45274" b="-17"/>
                  <a:stretch/>
                </pic:blipFill>
                <pic:spPr bwMode="auto">
                  <a:xfrm>
                    <a:off x="0" y="0"/>
                    <a:ext cx="1318260" cy="212090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353636B6" w14:textId="77777777" w:rsidR="00B92F28" w:rsidRDefault="002668CE" w:rsidP="002668CE">
    <w:pPr>
      <w:pStyle w:val="Intestazione"/>
      <w:tabs>
        <w:tab w:val="clear" w:pos="4819"/>
        <w:tab w:val="clear" w:pos="9638"/>
        <w:tab w:val="right" w:pos="9071"/>
      </w:tabs>
      <w:rPr>
        <w:lang w:val="en-US"/>
      </w:rPr>
    </w:pPr>
    <w:r w:rsidRPr="00B92F28">
      <w:rPr>
        <w:noProof/>
        <w:lang w:val="da-DK" w:eastAsia="da-DK"/>
      </w:rPr>
      <w:drawing>
        <wp:anchor distT="0" distB="0" distL="114300" distR="114300" simplePos="0" relativeHeight="251661312" behindDoc="0" locked="0" layoutInCell="1" allowOverlap="1" wp14:anchorId="63D62A48" wp14:editId="278B1F86">
          <wp:simplePos x="0" y="0"/>
          <wp:positionH relativeFrom="page">
            <wp:posOffset>5934075</wp:posOffset>
          </wp:positionH>
          <wp:positionV relativeFrom="page">
            <wp:posOffset>1001445</wp:posOffset>
          </wp:positionV>
          <wp:extent cx="690880" cy="692049"/>
          <wp:effectExtent l="0" t="0" r="0" b="0"/>
          <wp:wrapNone/>
          <wp:docPr id="7" name="Pictur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01 Veje.emf"/>
                  <pic:cNvPicPr/>
                </pic:nvPicPr>
                <pic:blipFill>
                  <a:blip r:embed="rId3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690880" cy="69204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tbl>
    <w:tblPr>
      <w:tblStyle w:val="Grigliatabella"/>
      <w:tblW w:w="7161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7161"/>
    </w:tblGrid>
    <w:tr w:rsidR="002668CE" w14:paraId="01E4B32D" w14:textId="77777777" w:rsidTr="00F054F3">
      <w:trPr>
        <w:trHeight w:val="397"/>
      </w:trPr>
      <w:tc>
        <w:tcPr>
          <w:tcW w:w="0" w:type="auto"/>
          <w:tcBorders>
            <w:bottom w:val="single" w:sz="4" w:space="0" w:color="auto"/>
          </w:tcBorders>
        </w:tcPr>
        <w:p w14:paraId="7BDDAA8C" w14:textId="25ABE736" w:rsidR="00D1671B" w:rsidRPr="00F054F3" w:rsidRDefault="007D6E54" w:rsidP="007D6E54">
          <w:pPr>
            <w:pStyle w:val="Intestazione"/>
            <w:tabs>
              <w:tab w:val="clear" w:pos="4819"/>
              <w:tab w:val="clear" w:pos="9638"/>
              <w:tab w:val="right" w:pos="9071"/>
            </w:tabs>
            <w:rPr>
              <w:lang w:val="en-US"/>
            </w:rPr>
          </w:pPr>
          <w:r>
            <w:rPr>
              <w:lang w:val="en-US"/>
            </w:rPr>
            <w:t xml:space="preserve">VIA ICT </w:t>
          </w:r>
          <w:r w:rsidR="002668CE" w:rsidRPr="00F054F3">
            <w:rPr>
              <w:lang w:val="en-US"/>
            </w:rPr>
            <w:t xml:space="preserve">Project </w:t>
          </w:r>
          <w:r w:rsidR="00F054F3" w:rsidRPr="00F054F3">
            <w:rPr>
              <w:lang w:val="en-US"/>
            </w:rPr>
            <w:t>Report</w:t>
          </w:r>
          <w:r w:rsidR="002668CE" w:rsidRPr="00F054F3">
            <w:rPr>
              <w:lang w:val="en-US"/>
            </w:rPr>
            <w:t xml:space="preserve"> Templa</w:t>
          </w:r>
          <w:r>
            <w:rPr>
              <w:lang w:val="en-US"/>
            </w:rPr>
            <w:t xml:space="preserve">te </w:t>
          </w:r>
          <w:r w:rsidR="00F054F3">
            <w:rPr>
              <w:lang w:val="en-US"/>
            </w:rPr>
            <w:t>/</w:t>
          </w:r>
          <w:r>
            <w:rPr>
              <w:lang w:val="en-US"/>
            </w:rPr>
            <w:t xml:space="preserve"> </w:t>
          </w:r>
          <w:r w:rsidR="00D1671B">
            <w:rPr>
              <w:lang w:val="en-US"/>
            </w:rPr>
            <w:t>Nordic Blockchain</w:t>
          </w:r>
        </w:p>
      </w:tc>
    </w:tr>
    <w:tr w:rsidR="002668CE" w14:paraId="34A614BE" w14:textId="77777777" w:rsidTr="00F054F3">
      <w:trPr>
        <w:trHeight w:val="397"/>
      </w:trPr>
      <w:tc>
        <w:tcPr>
          <w:tcW w:w="0" w:type="auto"/>
          <w:tcBorders>
            <w:top w:val="single" w:sz="4" w:space="0" w:color="auto"/>
          </w:tcBorders>
        </w:tcPr>
        <w:p w14:paraId="3DBA71A1" w14:textId="77777777" w:rsidR="002668CE" w:rsidRPr="007D6E54" w:rsidRDefault="002668CE" w:rsidP="002668CE">
          <w:pPr>
            <w:pStyle w:val="Intestazione"/>
            <w:jc w:val="both"/>
            <w:rPr>
              <w:color w:val="FF0000"/>
            </w:rPr>
          </w:pPr>
        </w:p>
      </w:tc>
    </w:tr>
  </w:tbl>
  <w:p w14:paraId="6276930A" w14:textId="77777777" w:rsidR="00B92F28" w:rsidRPr="004833C2" w:rsidRDefault="00F910B0" w:rsidP="002668CE">
    <w:pPr>
      <w:pStyle w:val="Intestazione"/>
      <w:tabs>
        <w:tab w:val="clear" w:pos="4819"/>
        <w:tab w:val="clear" w:pos="9638"/>
        <w:tab w:val="right" w:pos="9071"/>
      </w:tabs>
      <w:rPr>
        <w:noProof/>
        <w:lang w:val="en-US" w:eastAsia="da-DK"/>
      </w:rPr>
    </w:pPr>
    <w:r w:rsidRPr="0048338D">
      <w:tab/>
    </w:r>
  </w:p>
  <w:p w14:paraId="79F3D48D" w14:textId="77777777" w:rsidR="00F910B0" w:rsidRDefault="00F910B0">
    <w:pPr>
      <w:pStyle w:val="Intestazion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486C19" w14:textId="77777777" w:rsidR="00BC5908" w:rsidRPr="004833C2" w:rsidRDefault="00F910B0" w:rsidP="009C6276">
    <w:pPr>
      <w:pStyle w:val="Intestazione"/>
      <w:pBdr>
        <w:bottom w:val="single" w:sz="4" w:space="1" w:color="auto"/>
      </w:pBdr>
      <w:tabs>
        <w:tab w:val="clear" w:pos="4819"/>
        <w:tab w:val="clear" w:pos="9638"/>
        <w:tab w:val="right" w:pos="9071"/>
      </w:tabs>
      <w:rPr>
        <w:lang w:val="en-US"/>
      </w:rPr>
    </w:pPr>
    <w:r>
      <w:rPr>
        <w:lang w:val="en-US"/>
      </w:rPr>
      <w:t>P</w:t>
    </w:r>
    <w:r w:rsidR="00622BC0">
      <w:rPr>
        <w:lang w:val="en-US"/>
      </w:rPr>
      <w:t xml:space="preserve">roject </w:t>
    </w:r>
    <w:r w:rsidR="00D34C5B">
      <w:rPr>
        <w:lang w:val="en-US"/>
      </w:rPr>
      <w:t>Description</w:t>
    </w:r>
    <w:r w:rsidR="00324DE4">
      <w:rPr>
        <w:lang w:val="en-US"/>
      </w:rPr>
      <w:t xml:space="preserve"> </w:t>
    </w:r>
    <w:r w:rsidR="00622BC0">
      <w:rPr>
        <w:lang w:val="en-US"/>
      </w:rPr>
      <w:t>G</w:t>
    </w:r>
    <w:r w:rsidR="00694B8C">
      <w:rPr>
        <w:lang w:val="en-US"/>
      </w:rPr>
      <w:t>uid</w:t>
    </w:r>
    <w:r w:rsidR="00622BC0">
      <w:rPr>
        <w:lang w:val="en-US"/>
      </w:rPr>
      <w:t>eline</w:t>
    </w:r>
    <w:r>
      <w:rPr>
        <w:lang w:val="en-US"/>
      </w:rPr>
      <w:t xml:space="preserve"> </w:t>
    </w:r>
    <w:r w:rsidR="00324DE4">
      <w:rPr>
        <w:lang w:val="en-US"/>
      </w:rPr>
      <w:t>- VIA Engineering Guidelines</w:t>
    </w:r>
    <w:r w:rsidR="00324DE4" w:rsidRPr="0048338D">
      <w:tab/>
    </w:r>
    <w:r w:rsidR="00324DE4">
      <w:rPr>
        <w:noProof/>
        <w:lang w:val="da-DK" w:eastAsia="da-DK"/>
      </w:rPr>
      <w:drawing>
        <wp:inline distT="0" distB="0" distL="0" distR="0" wp14:anchorId="1628AC50" wp14:editId="316723FF">
          <wp:extent cx="688975" cy="694690"/>
          <wp:effectExtent l="0" t="0" r="0" b="0"/>
          <wp:docPr id="8" name="Picture 1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88975" cy="694690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inline>
      </w:drawing>
    </w:r>
  </w:p>
  <w:p w14:paraId="4F67CFFA" w14:textId="77777777" w:rsidR="00BC5908" w:rsidRPr="00113BB9" w:rsidRDefault="0017219C" w:rsidP="009C6276">
    <w:pPr>
      <w:pStyle w:val="Intestazione"/>
    </w:pPr>
  </w:p>
  <w:p w14:paraId="5CA27BF1" w14:textId="77777777" w:rsidR="00BC5908" w:rsidRPr="00231D0F" w:rsidRDefault="0017219C" w:rsidP="009C6276">
    <w:pPr>
      <w:pStyle w:val="Intestazion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9"/>
    <w:multiLevelType w:val="singleLevel"/>
    <w:tmpl w:val="D37E461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7D410FA"/>
    <w:multiLevelType w:val="hybridMultilevel"/>
    <w:tmpl w:val="05B411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F74C9C"/>
    <w:multiLevelType w:val="hybridMultilevel"/>
    <w:tmpl w:val="644E5C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4775B07"/>
    <w:multiLevelType w:val="hybridMultilevel"/>
    <w:tmpl w:val="AF4A2B0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35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74E0AEC"/>
    <w:multiLevelType w:val="hybridMultilevel"/>
    <w:tmpl w:val="4F9C64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D3A3664"/>
    <w:multiLevelType w:val="hybridMultilevel"/>
    <w:tmpl w:val="B2EA50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1C21085"/>
    <w:multiLevelType w:val="hybridMultilevel"/>
    <w:tmpl w:val="C26421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3243617"/>
    <w:multiLevelType w:val="hybridMultilevel"/>
    <w:tmpl w:val="651AF8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38815A9"/>
    <w:multiLevelType w:val="hybridMultilevel"/>
    <w:tmpl w:val="6F2A41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62B5BDC"/>
    <w:multiLevelType w:val="hybridMultilevel"/>
    <w:tmpl w:val="2F8C8BCE"/>
    <w:lvl w:ilvl="0" w:tplc="04090017">
      <w:start w:val="1"/>
      <w:numFmt w:val="lowerLetter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39B233C7"/>
    <w:multiLevelType w:val="hybridMultilevel"/>
    <w:tmpl w:val="11B227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CA12739"/>
    <w:multiLevelType w:val="hybridMultilevel"/>
    <w:tmpl w:val="BA0E55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E144DEE"/>
    <w:multiLevelType w:val="hybridMultilevel"/>
    <w:tmpl w:val="DA7C88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3FD7C73"/>
    <w:multiLevelType w:val="hybridMultilevel"/>
    <w:tmpl w:val="4FE21F72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003497A"/>
    <w:multiLevelType w:val="hybridMultilevel"/>
    <w:tmpl w:val="3A4009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844F5E"/>
    <w:multiLevelType w:val="multilevel"/>
    <w:tmpl w:val="10981264"/>
    <w:lvl w:ilvl="0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  <w:color w:val="auto"/>
      </w:rPr>
    </w:lvl>
    <w:lvl w:ilvl="1">
      <w:start w:val="1"/>
      <w:numFmt w:val="bullet"/>
      <w:lvlText w:val=""/>
      <w:lvlJc w:val="left"/>
      <w:pPr>
        <w:ind w:left="568" w:hanging="284"/>
      </w:pPr>
      <w:rPr>
        <w:rFonts w:ascii="Symbol" w:hAnsi="Symbol" w:hint="default"/>
        <w:color w:val="auto"/>
      </w:rPr>
    </w:lvl>
    <w:lvl w:ilvl="2">
      <w:start w:val="1"/>
      <w:numFmt w:val="bullet"/>
      <w:lvlText w:val=""/>
      <w:lvlJc w:val="left"/>
      <w:pPr>
        <w:ind w:left="852" w:hanging="284"/>
      </w:pPr>
      <w:rPr>
        <w:rFonts w:ascii="Symbol" w:hAnsi="Symbol" w:hint="default"/>
        <w:color w:val="auto"/>
      </w:rPr>
    </w:lvl>
    <w:lvl w:ilvl="3">
      <w:start w:val="1"/>
      <w:numFmt w:val="bullet"/>
      <w:lvlText w:val=""/>
      <w:lvlJc w:val="left"/>
      <w:pPr>
        <w:ind w:left="1136" w:hanging="284"/>
      </w:pPr>
      <w:rPr>
        <w:rFonts w:ascii="Symbol" w:hAnsi="Symbol" w:hint="default"/>
      </w:rPr>
    </w:lvl>
    <w:lvl w:ilvl="4">
      <w:start w:val="1"/>
      <w:numFmt w:val="bullet"/>
      <w:lvlText w:val=""/>
      <w:lvlJc w:val="left"/>
      <w:pPr>
        <w:ind w:left="1420" w:hanging="284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1704" w:hanging="284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1988" w:hanging="284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2272" w:hanging="284"/>
      </w:pPr>
      <w:rPr>
        <w:rFonts w:ascii="Symbol" w:hAnsi="Symbol" w:hint="default"/>
      </w:rPr>
    </w:lvl>
    <w:lvl w:ilvl="8">
      <w:start w:val="1"/>
      <w:numFmt w:val="bullet"/>
      <w:lvlText w:val=""/>
      <w:lvlJc w:val="left"/>
      <w:pPr>
        <w:ind w:left="2556" w:hanging="284"/>
      </w:pPr>
      <w:rPr>
        <w:rFonts w:ascii="Symbol" w:hAnsi="Symbol" w:hint="default"/>
        <w:color w:val="auto"/>
      </w:rPr>
    </w:lvl>
  </w:abstractNum>
  <w:abstractNum w:abstractNumId="16" w15:restartNumberingAfterBreak="0">
    <w:nsid w:val="56B52BB3"/>
    <w:multiLevelType w:val="hybridMultilevel"/>
    <w:tmpl w:val="BD68B6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BF75B5F"/>
    <w:multiLevelType w:val="hybridMultilevel"/>
    <w:tmpl w:val="288006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1344C8A"/>
    <w:multiLevelType w:val="multilevel"/>
    <w:tmpl w:val="7EA84FE0"/>
    <w:lvl w:ilvl="0">
      <w:start w:val="1"/>
      <w:numFmt w:val="decimal"/>
      <w:pStyle w:val="Titolo1"/>
      <w:lvlText w:val="%1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Titolo2"/>
      <w:lvlText w:val="%1.%2"/>
      <w:lvlJc w:val="left"/>
      <w:pPr>
        <w:ind w:left="567" w:hanging="567"/>
      </w:pPr>
      <w:rPr>
        <w:rFonts w:hint="default"/>
      </w:rPr>
    </w:lvl>
    <w:lvl w:ilvl="2">
      <w:start w:val="1"/>
      <w:numFmt w:val="decimal"/>
      <w:pStyle w:val="Titolo3"/>
      <w:lvlText w:val="%1.%2.%3"/>
      <w:lvlJc w:val="left"/>
      <w:pPr>
        <w:ind w:left="567" w:hanging="567"/>
      </w:pPr>
      <w:rPr>
        <w:rFonts w:hint="default"/>
      </w:rPr>
    </w:lvl>
    <w:lvl w:ilvl="3">
      <w:start w:val="1"/>
      <w:numFmt w:val="decimal"/>
      <w:pStyle w:val="Titolo4"/>
      <w:lvlText w:val="%1.%2.%3.%4"/>
      <w:lvlJc w:val="left"/>
      <w:pPr>
        <w:ind w:left="567" w:hanging="567"/>
      </w:pPr>
      <w:rPr>
        <w:rFonts w:hint="default"/>
      </w:rPr>
    </w:lvl>
    <w:lvl w:ilvl="4">
      <w:start w:val="1"/>
      <w:numFmt w:val="decimal"/>
      <w:pStyle w:val="Titolo5"/>
      <w:lvlText w:val="%1.%2.%3.%4.%5"/>
      <w:lvlJc w:val="left"/>
      <w:pPr>
        <w:ind w:left="567" w:hanging="567"/>
      </w:pPr>
      <w:rPr>
        <w:rFonts w:hint="default"/>
      </w:rPr>
    </w:lvl>
    <w:lvl w:ilvl="5">
      <w:start w:val="1"/>
      <w:numFmt w:val="decimal"/>
      <w:pStyle w:val="Titolo6"/>
      <w:lvlText w:val="%1.%2.%3.%4.%5.%6"/>
      <w:lvlJc w:val="left"/>
      <w:pPr>
        <w:ind w:left="567" w:hanging="567"/>
      </w:pPr>
      <w:rPr>
        <w:rFonts w:hint="default"/>
      </w:rPr>
    </w:lvl>
    <w:lvl w:ilvl="6">
      <w:start w:val="1"/>
      <w:numFmt w:val="decimal"/>
      <w:pStyle w:val="Titolo7"/>
      <w:lvlText w:val="%1.%2.%3.%4.%5.%6.%7"/>
      <w:lvlJc w:val="left"/>
      <w:pPr>
        <w:ind w:left="567" w:hanging="567"/>
      </w:pPr>
      <w:rPr>
        <w:rFonts w:hint="default"/>
      </w:rPr>
    </w:lvl>
    <w:lvl w:ilvl="7">
      <w:start w:val="1"/>
      <w:numFmt w:val="decimal"/>
      <w:pStyle w:val="Titolo8"/>
      <w:lvlText w:val="%1.%2.%3.%4.%5.%6.%7.%8"/>
      <w:lvlJc w:val="left"/>
      <w:pPr>
        <w:ind w:left="567" w:hanging="567"/>
      </w:pPr>
      <w:rPr>
        <w:rFonts w:hint="default"/>
      </w:rPr>
    </w:lvl>
    <w:lvl w:ilvl="8">
      <w:start w:val="1"/>
      <w:numFmt w:val="decimal"/>
      <w:pStyle w:val="Titolo9"/>
      <w:lvlText w:val="%1.%2.%3.%4.%5.%6.%7.%8.%9"/>
      <w:lvlJc w:val="left"/>
      <w:pPr>
        <w:ind w:left="567" w:hanging="567"/>
      </w:pPr>
      <w:rPr>
        <w:rFonts w:hint="default"/>
      </w:rPr>
    </w:lvl>
  </w:abstractNum>
  <w:abstractNum w:abstractNumId="19" w15:restartNumberingAfterBreak="0">
    <w:nsid w:val="63E223B9"/>
    <w:multiLevelType w:val="hybridMultilevel"/>
    <w:tmpl w:val="954C2EEA"/>
    <w:lvl w:ilvl="0" w:tplc="B6046F10">
      <w:start w:val="1"/>
      <w:numFmt w:val="lowerLetter"/>
      <w:lvlText w:val="%1)"/>
      <w:lvlJc w:val="left"/>
      <w:pPr>
        <w:ind w:left="1080" w:hanging="360"/>
      </w:pPr>
      <w:rPr>
        <w:b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75BB4D41"/>
    <w:multiLevelType w:val="hybridMultilevel"/>
    <w:tmpl w:val="651AF8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930699B"/>
    <w:multiLevelType w:val="hybridMultilevel"/>
    <w:tmpl w:val="6E808C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E20588C"/>
    <w:multiLevelType w:val="multilevel"/>
    <w:tmpl w:val="51246668"/>
    <w:lvl w:ilvl="0">
      <w:start w:val="1"/>
      <w:numFmt w:val="decimal"/>
      <w:pStyle w:val="Numeroelenco"/>
      <w:lvlText w:val="%1."/>
      <w:lvlJc w:val="left"/>
      <w:pPr>
        <w:ind w:left="340" w:hanging="3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64" w:hanging="624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8" w:hanging="62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381" w:hanging="793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52" w:hanging="964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552" w:hanging="96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119" w:hanging="1531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175" w:hanging="158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289" w:hanging="1701"/>
      </w:pPr>
      <w:rPr>
        <w:rFonts w:hint="default"/>
      </w:rPr>
    </w:lvl>
  </w:abstractNum>
  <w:abstractNum w:abstractNumId="23" w15:restartNumberingAfterBreak="0">
    <w:nsid w:val="7FB354B8"/>
    <w:multiLevelType w:val="multilevel"/>
    <w:tmpl w:val="0F44F1D6"/>
    <w:lvl w:ilvl="0">
      <w:start w:val="1"/>
      <w:numFmt w:val="bullet"/>
      <w:pStyle w:val="Puntoelenco"/>
      <w:lvlText w:val="–"/>
      <w:lvlJc w:val="left"/>
      <w:pPr>
        <w:ind w:left="170" w:hanging="170"/>
      </w:pPr>
      <w:rPr>
        <w:rFonts w:ascii="Verdana" w:hAnsi="Verdana" w:hint="default"/>
        <w:color w:val="auto"/>
      </w:rPr>
    </w:lvl>
    <w:lvl w:ilvl="1">
      <w:start w:val="1"/>
      <w:numFmt w:val="bullet"/>
      <w:lvlText w:val=""/>
      <w:lvlJc w:val="left"/>
      <w:pPr>
        <w:ind w:left="568" w:hanging="284"/>
      </w:pPr>
      <w:rPr>
        <w:rFonts w:ascii="Symbol" w:hAnsi="Symbol" w:hint="default"/>
        <w:color w:val="auto"/>
      </w:rPr>
    </w:lvl>
    <w:lvl w:ilvl="2">
      <w:start w:val="1"/>
      <w:numFmt w:val="bullet"/>
      <w:lvlText w:val=""/>
      <w:lvlJc w:val="left"/>
      <w:pPr>
        <w:ind w:left="852" w:hanging="284"/>
      </w:pPr>
      <w:rPr>
        <w:rFonts w:ascii="Symbol" w:hAnsi="Symbol" w:hint="default"/>
        <w:color w:val="auto"/>
      </w:rPr>
    </w:lvl>
    <w:lvl w:ilvl="3">
      <w:start w:val="1"/>
      <w:numFmt w:val="bullet"/>
      <w:lvlText w:val=""/>
      <w:lvlJc w:val="left"/>
      <w:pPr>
        <w:ind w:left="1136" w:hanging="284"/>
      </w:pPr>
      <w:rPr>
        <w:rFonts w:ascii="Symbol" w:hAnsi="Symbol" w:hint="default"/>
      </w:rPr>
    </w:lvl>
    <w:lvl w:ilvl="4">
      <w:start w:val="1"/>
      <w:numFmt w:val="bullet"/>
      <w:lvlText w:val=""/>
      <w:lvlJc w:val="left"/>
      <w:pPr>
        <w:ind w:left="1420" w:hanging="284"/>
      </w:pPr>
      <w:rPr>
        <w:rFonts w:ascii="Symbol" w:hAnsi="Symbol" w:hint="default"/>
        <w:color w:val="auto"/>
      </w:rPr>
    </w:lvl>
    <w:lvl w:ilvl="5">
      <w:start w:val="1"/>
      <w:numFmt w:val="bullet"/>
      <w:lvlText w:val=""/>
      <w:lvlJc w:val="left"/>
      <w:pPr>
        <w:ind w:left="1704" w:hanging="284"/>
      </w:pPr>
      <w:rPr>
        <w:rFonts w:ascii="Symbol" w:hAnsi="Symbol" w:hint="default"/>
        <w:color w:val="auto"/>
      </w:rPr>
    </w:lvl>
    <w:lvl w:ilvl="6">
      <w:start w:val="1"/>
      <w:numFmt w:val="bullet"/>
      <w:lvlText w:val=""/>
      <w:lvlJc w:val="left"/>
      <w:pPr>
        <w:ind w:left="1988" w:hanging="284"/>
      </w:pPr>
      <w:rPr>
        <w:rFonts w:ascii="Symbol" w:hAnsi="Symbol" w:hint="default"/>
        <w:color w:val="auto"/>
      </w:rPr>
    </w:lvl>
    <w:lvl w:ilvl="7">
      <w:start w:val="1"/>
      <w:numFmt w:val="bullet"/>
      <w:lvlText w:val=""/>
      <w:lvlJc w:val="left"/>
      <w:pPr>
        <w:ind w:left="2272" w:hanging="284"/>
      </w:pPr>
      <w:rPr>
        <w:rFonts w:ascii="Symbol" w:hAnsi="Symbol" w:hint="default"/>
      </w:rPr>
    </w:lvl>
    <w:lvl w:ilvl="8">
      <w:start w:val="1"/>
      <w:numFmt w:val="bullet"/>
      <w:lvlText w:val=""/>
      <w:lvlJc w:val="left"/>
      <w:pPr>
        <w:ind w:left="2556" w:hanging="284"/>
      </w:pPr>
      <w:rPr>
        <w:rFonts w:ascii="Symbol" w:hAnsi="Symbol" w:hint="default"/>
        <w:color w:val="auto"/>
      </w:rPr>
    </w:lvl>
  </w:abstractNum>
  <w:num w:numId="1">
    <w:abstractNumId w:val="23"/>
  </w:num>
  <w:num w:numId="2">
    <w:abstractNumId w:val="22"/>
  </w:num>
  <w:num w:numId="3">
    <w:abstractNumId w:val="18"/>
  </w:num>
  <w:num w:numId="4">
    <w:abstractNumId w:val="15"/>
  </w:num>
  <w:num w:numId="5">
    <w:abstractNumId w:val="13"/>
  </w:num>
  <w:num w:numId="6">
    <w:abstractNumId w:val="12"/>
  </w:num>
  <w:num w:numId="7">
    <w:abstractNumId w:val="9"/>
  </w:num>
  <w:num w:numId="8">
    <w:abstractNumId w:val="19"/>
  </w:num>
  <w:num w:numId="9">
    <w:abstractNumId w:val="3"/>
  </w:num>
  <w:num w:numId="10">
    <w:abstractNumId w:val="10"/>
  </w:num>
  <w:num w:numId="11">
    <w:abstractNumId w:val="14"/>
  </w:num>
  <w:num w:numId="12">
    <w:abstractNumId w:val="0"/>
  </w:num>
  <w:num w:numId="13">
    <w:abstractNumId w:val="17"/>
  </w:num>
  <w:num w:numId="14">
    <w:abstractNumId w:val="4"/>
  </w:num>
  <w:num w:numId="15">
    <w:abstractNumId w:val="2"/>
  </w:num>
  <w:num w:numId="16">
    <w:abstractNumId w:val="7"/>
  </w:num>
  <w:num w:numId="17">
    <w:abstractNumId w:val="1"/>
  </w:num>
  <w:num w:numId="18">
    <w:abstractNumId w:val="11"/>
  </w:num>
  <w:num w:numId="19">
    <w:abstractNumId w:val="20"/>
  </w:num>
  <w:num w:numId="20">
    <w:abstractNumId w:val="6"/>
  </w:num>
  <w:num w:numId="21">
    <w:abstractNumId w:val="8"/>
  </w:num>
  <w:num w:numId="22">
    <w:abstractNumId w:val="21"/>
  </w:num>
  <w:num w:numId="23">
    <w:abstractNumId w:val="5"/>
  </w:num>
  <w:num w:numId="24">
    <w:abstractNumId w:val="16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1304"/>
  <w:hyphenationZone w:val="425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910B0"/>
    <w:rsid w:val="000004F8"/>
    <w:rsid w:val="00001348"/>
    <w:rsid w:val="0000364A"/>
    <w:rsid w:val="00003719"/>
    <w:rsid w:val="00003CDD"/>
    <w:rsid w:val="0000426E"/>
    <w:rsid w:val="00010037"/>
    <w:rsid w:val="00013589"/>
    <w:rsid w:val="00014E39"/>
    <w:rsid w:val="000169C2"/>
    <w:rsid w:val="00017229"/>
    <w:rsid w:val="00020471"/>
    <w:rsid w:val="0002076C"/>
    <w:rsid w:val="000222FA"/>
    <w:rsid w:val="00023E0E"/>
    <w:rsid w:val="00023EAC"/>
    <w:rsid w:val="000244F1"/>
    <w:rsid w:val="000258D6"/>
    <w:rsid w:val="00027F01"/>
    <w:rsid w:val="00031F64"/>
    <w:rsid w:val="000353AF"/>
    <w:rsid w:val="00035E27"/>
    <w:rsid w:val="0004138E"/>
    <w:rsid w:val="000420DA"/>
    <w:rsid w:val="0004225F"/>
    <w:rsid w:val="000422DE"/>
    <w:rsid w:val="0004378E"/>
    <w:rsid w:val="00045255"/>
    <w:rsid w:val="00046D9A"/>
    <w:rsid w:val="0005023D"/>
    <w:rsid w:val="00051512"/>
    <w:rsid w:val="000530D8"/>
    <w:rsid w:val="000557CC"/>
    <w:rsid w:val="0005647A"/>
    <w:rsid w:val="00056CC6"/>
    <w:rsid w:val="00056DAA"/>
    <w:rsid w:val="00060873"/>
    <w:rsid w:val="000619BA"/>
    <w:rsid w:val="0006351B"/>
    <w:rsid w:val="000645B8"/>
    <w:rsid w:val="00071D1E"/>
    <w:rsid w:val="00073350"/>
    <w:rsid w:val="00077542"/>
    <w:rsid w:val="0008163E"/>
    <w:rsid w:val="00084687"/>
    <w:rsid w:val="00085C48"/>
    <w:rsid w:val="00090A09"/>
    <w:rsid w:val="0009472F"/>
    <w:rsid w:val="00097074"/>
    <w:rsid w:val="000A218F"/>
    <w:rsid w:val="000A319B"/>
    <w:rsid w:val="000A360C"/>
    <w:rsid w:val="000A4145"/>
    <w:rsid w:val="000A4CB5"/>
    <w:rsid w:val="000A7208"/>
    <w:rsid w:val="000B0AA1"/>
    <w:rsid w:val="000B12E4"/>
    <w:rsid w:val="000B3667"/>
    <w:rsid w:val="000B58A4"/>
    <w:rsid w:val="000B7841"/>
    <w:rsid w:val="000C07C5"/>
    <w:rsid w:val="000C5303"/>
    <w:rsid w:val="000D171C"/>
    <w:rsid w:val="000D2797"/>
    <w:rsid w:val="000D4698"/>
    <w:rsid w:val="000D72A7"/>
    <w:rsid w:val="000E4EA6"/>
    <w:rsid w:val="000E5D1A"/>
    <w:rsid w:val="000F0F43"/>
    <w:rsid w:val="000F24B1"/>
    <w:rsid w:val="000F2F2D"/>
    <w:rsid w:val="000F5318"/>
    <w:rsid w:val="000F5EFF"/>
    <w:rsid w:val="00101887"/>
    <w:rsid w:val="00105211"/>
    <w:rsid w:val="00115E7C"/>
    <w:rsid w:val="00116CCD"/>
    <w:rsid w:val="001225A7"/>
    <w:rsid w:val="00122CF1"/>
    <w:rsid w:val="0012353C"/>
    <w:rsid w:val="00126530"/>
    <w:rsid w:val="00132D2B"/>
    <w:rsid w:val="00133F3C"/>
    <w:rsid w:val="00136986"/>
    <w:rsid w:val="00141A71"/>
    <w:rsid w:val="00142AC2"/>
    <w:rsid w:val="00142C61"/>
    <w:rsid w:val="0014373F"/>
    <w:rsid w:val="00147714"/>
    <w:rsid w:val="00150DC8"/>
    <w:rsid w:val="001538A5"/>
    <w:rsid w:val="001538B6"/>
    <w:rsid w:val="00154E1E"/>
    <w:rsid w:val="00155FC5"/>
    <w:rsid w:val="001606EB"/>
    <w:rsid w:val="00161B41"/>
    <w:rsid w:val="00162C84"/>
    <w:rsid w:val="0016394C"/>
    <w:rsid w:val="00165FB4"/>
    <w:rsid w:val="00171EA0"/>
    <w:rsid w:val="0017219C"/>
    <w:rsid w:val="00174EA0"/>
    <w:rsid w:val="00175D3F"/>
    <w:rsid w:val="001841FA"/>
    <w:rsid w:val="00186E05"/>
    <w:rsid w:val="00191FC0"/>
    <w:rsid w:val="0019636B"/>
    <w:rsid w:val="001A108A"/>
    <w:rsid w:val="001A46B1"/>
    <w:rsid w:val="001A560F"/>
    <w:rsid w:val="001A6031"/>
    <w:rsid w:val="001A62E6"/>
    <w:rsid w:val="001A708C"/>
    <w:rsid w:val="001B101F"/>
    <w:rsid w:val="001B1DC7"/>
    <w:rsid w:val="001B78FA"/>
    <w:rsid w:val="001C11CB"/>
    <w:rsid w:val="001C142A"/>
    <w:rsid w:val="001C2C4B"/>
    <w:rsid w:val="001C4123"/>
    <w:rsid w:val="001C43F5"/>
    <w:rsid w:val="001C6175"/>
    <w:rsid w:val="001D1DCB"/>
    <w:rsid w:val="001D2320"/>
    <w:rsid w:val="001D2C42"/>
    <w:rsid w:val="001D68B3"/>
    <w:rsid w:val="001D6F34"/>
    <w:rsid w:val="001E116C"/>
    <w:rsid w:val="001E2C19"/>
    <w:rsid w:val="001E4EF1"/>
    <w:rsid w:val="001E5C67"/>
    <w:rsid w:val="001F04C6"/>
    <w:rsid w:val="001F10E8"/>
    <w:rsid w:val="002000DE"/>
    <w:rsid w:val="002018C1"/>
    <w:rsid w:val="002052F3"/>
    <w:rsid w:val="00205E54"/>
    <w:rsid w:val="002068E9"/>
    <w:rsid w:val="002108F8"/>
    <w:rsid w:val="00211739"/>
    <w:rsid w:val="00214B7E"/>
    <w:rsid w:val="002179D5"/>
    <w:rsid w:val="00217EFD"/>
    <w:rsid w:val="00217F30"/>
    <w:rsid w:val="00223418"/>
    <w:rsid w:val="00224036"/>
    <w:rsid w:val="002254A5"/>
    <w:rsid w:val="002274F4"/>
    <w:rsid w:val="00233E7C"/>
    <w:rsid w:val="0024052D"/>
    <w:rsid w:val="00241BE7"/>
    <w:rsid w:val="00243A51"/>
    <w:rsid w:val="00247619"/>
    <w:rsid w:val="00250E4A"/>
    <w:rsid w:val="00253AAC"/>
    <w:rsid w:val="00255099"/>
    <w:rsid w:val="002565F0"/>
    <w:rsid w:val="002615B5"/>
    <w:rsid w:val="00263374"/>
    <w:rsid w:val="002654F6"/>
    <w:rsid w:val="00265966"/>
    <w:rsid w:val="002668CE"/>
    <w:rsid w:val="00267D69"/>
    <w:rsid w:val="00273BDA"/>
    <w:rsid w:val="002836C5"/>
    <w:rsid w:val="00284E7D"/>
    <w:rsid w:val="00291324"/>
    <w:rsid w:val="00292C00"/>
    <w:rsid w:val="002938CC"/>
    <w:rsid w:val="00294D97"/>
    <w:rsid w:val="0029579A"/>
    <w:rsid w:val="002965B5"/>
    <w:rsid w:val="002A69D4"/>
    <w:rsid w:val="002B3E08"/>
    <w:rsid w:val="002B47FB"/>
    <w:rsid w:val="002B5AC8"/>
    <w:rsid w:val="002D01FB"/>
    <w:rsid w:val="002D1757"/>
    <w:rsid w:val="002D1F85"/>
    <w:rsid w:val="002D28A5"/>
    <w:rsid w:val="002D2AE0"/>
    <w:rsid w:val="002D2E2F"/>
    <w:rsid w:val="002D4652"/>
    <w:rsid w:val="002D52DC"/>
    <w:rsid w:val="002D5DAE"/>
    <w:rsid w:val="002E21F5"/>
    <w:rsid w:val="002E4DBA"/>
    <w:rsid w:val="002E5A56"/>
    <w:rsid w:val="002E5F6C"/>
    <w:rsid w:val="002E6741"/>
    <w:rsid w:val="002F1D53"/>
    <w:rsid w:val="002F3085"/>
    <w:rsid w:val="002F71D4"/>
    <w:rsid w:val="002F7FCD"/>
    <w:rsid w:val="00302E62"/>
    <w:rsid w:val="00303B15"/>
    <w:rsid w:val="00304F60"/>
    <w:rsid w:val="00305AB9"/>
    <w:rsid w:val="00310366"/>
    <w:rsid w:val="00312164"/>
    <w:rsid w:val="00314681"/>
    <w:rsid w:val="003147A2"/>
    <w:rsid w:val="00315D0A"/>
    <w:rsid w:val="00317E90"/>
    <w:rsid w:val="0032096C"/>
    <w:rsid w:val="00320FDD"/>
    <w:rsid w:val="003220D4"/>
    <w:rsid w:val="00322AAB"/>
    <w:rsid w:val="0032408E"/>
    <w:rsid w:val="00324CBE"/>
    <w:rsid w:val="00324DE4"/>
    <w:rsid w:val="00326190"/>
    <w:rsid w:val="00326B40"/>
    <w:rsid w:val="003276D9"/>
    <w:rsid w:val="00331886"/>
    <w:rsid w:val="00334ADF"/>
    <w:rsid w:val="0033786D"/>
    <w:rsid w:val="00340E08"/>
    <w:rsid w:val="00342162"/>
    <w:rsid w:val="0034385A"/>
    <w:rsid w:val="00343FFC"/>
    <w:rsid w:val="00344E95"/>
    <w:rsid w:val="00350E4B"/>
    <w:rsid w:val="00351C13"/>
    <w:rsid w:val="00354956"/>
    <w:rsid w:val="003563B1"/>
    <w:rsid w:val="00356A6B"/>
    <w:rsid w:val="0036122B"/>
    <w:rsid w:val="00362F55"/>
    <w:rsid w:val="003650B1"/>
    <w:rsid w:val="00365512"/>
    <w:rsid w:val="00366823"/>
    <w:rsid w:val="00367BF6"/>
    <w:rsid w:val="003832C2"/>
    <w:rsid w:val="00383CDB"/>
    <w:rsid w:val="00386B66"/>
    <w:rsid w:val="0039374E"/>
    <w:rsid w:val="0039516A"/>
    <w:rsid w:val="00395895"/>
    <w:rsid w:val="003958B5"/>
    <w:rsid w:val="00396037"/>
    <w:rsid w:val="003A1D96"/>
    <w:rsid w:val="003A1FAC"/>
    <w:rsid w:val="003A1FE7"/>
    <w:rsid w:val="003A4163"/>
    <w:rsid w:val="003A7EEA"/>
    <w:rsid w:val="003C33D0"/>
    <w:rsid w:val="003C3555"/>
    <w:rsid w:val="003C4014"/>
    <w:rsid w:val="003C46D4"/>
    <w:rsid w:val="003C54CD"/>
    <w:rsid w:val="003E1115"/>
    <w:rsid w:val="003E2389"/>
    <w:rsid w:val="003E23EE"/>
    <w:rsid w:val="003E3337"/>
    <w:rsid w:val="003F191C"/>
    <w:rsid w:val="003F2085"/>
    <w:rsid w:val="003F3AFE"/>
    <w:rsid w:val="003F6479"/>
    <w:rsid w:val="003F7447"/>
    <w:rsid w:val="00403703"/>
    <w:rsid w:val="00404C67"/>
    <w:rsid w:val="00406660"/>
    <w:rsid w:val="00406896"/>
    <w:rsid w:val="00406FD9"/>
    <w:rsid w:val="00410D88"/>
    <w:rsid w:val="00413187"/>
    <w:rsid w:val="00415188"/>
    <w:rsid w:val="004209B4"/>
    <w:rsid w:val="00422953"/>
    <w:rsid w:val="00422B82"/>
    <w:rsid w:val="00423625"/>
    <w:rsid w:val="00425B02"/>
    <w:rsid w:val="004276B7"/>
    <w:rsid w:val="00434752"/>
    <w:rsid w:val="00436E15"/>
    <w:rsid w:val="00451E11"/>
    <w:rsid w:val="00454154"/>
    <w:rsid w:val="00454694"/>
    <w:rsid w:val="00457BA0"/>
    <w:rsid w:val="00460F31"/>
    <w:rsid w:val="004613AC"/>
    <w:rsid w:val="004618D5"/>
    <w:rsid w:val="00463327"/>
    <w:rsid w:val="00466741"/>
    <w:rsid w:val="00470B75"/>
    <w:rsid w:val="00480859"/>
    <w:rsid w:val="00481F04"/>
    <w:rsid w:val="00483F0F"/>
    <w:rsid w:val="00487B08"/>
    <w:rsid w:val="00491C74"/>
    <w:rsid w:val="0049500E"/>
    <w:rsid w:val="004A024E"/>
    <w:rsid w:val="004A1AE6"/>
    <w:rsid w:val="004A4534"/>
    <w:rsid w:val="004A527B"/>
    <w:rsid w:val="004B1AA0"/>
    <w:rsid w:val="004B3724"/>
    <w:rsid w:val="004B3A70"/>
    <w:rsid w:val="004B3B1B"/>
    <w:rsid w:val="004B5358"/>
    <w:rsid w:val="004B5A9A"/>
    <w:rsid w:val="004B764F"/>
    <w:rsid w:val="004C442E"/>
    <w:rsid w:val="004C498A"/>
    <w:rsid w:val="004C56AF"/>
    <w:rsid w:val="004C6A15"/>
    <w:rsid w:val="004C7453"/>
    <w:rsid w:val="004D08C5"/>
    <w:rsid w:val="004D0FD6"/>
    <w:rsid w:val="004D14B9"/>
    <w:rsid w:val="004D2B7E"/>
    <w:rsid w:val="004D3F42"/>
    <w:rsid w:val="004D7831"/>
    <w:rsid w:val="004D7F82"/>
    <w:rsid w:val="004E1A00"/>
    <w:rsid w:val="004E287D"/>
    <w:rsid w:val="004E6762"/>
    <w:rsid w:val="004E7310"/>
    <w:rsid w:val="004F0CB9"/>
    <w:rsid w:val="004F6657"/>
    <w:rsid w:val="0050296D"/>
    <w:rsid w:val="00504842"/>
    <w:rsid w:val="0050747D"/>
    <w:rsid w:val="00512663"/>
    <w:rsid w:val="00512D3A"/>
    <w:rsid w:val="00514F29"/>
    <w:rsid w:val="00515F46"/>
    <w:rsid w:val="0051784C"/>
    <w:rsid w:val="0052112C"/>
    <w:rsid w:val="0052352A"/>
    <w:rsid w:val="00524F7A"/>
    <w:rsid w:val="00526E16"/>
    <w:rsid w:val="00527A84"/>
    <w:rsid w:val="00530003"/>
    <w:rsid w:val="0053093F"/>
    <w:rsid w:val="00533005"/>
    <w:rsid w:val="005333A1"/>
    <w:rsid w:val="0053400A"/>
    <w:rsid w:val="0053409D"/>
    <w:rsid w:val="00534A3A"/>
    <w:rsid w:val="005350D3"/>
    <w:rsid w:val="0053543B"/>
    <w:rsid w:val="005377B6"/>
    <w:rsid w:val="00537966"/>
    <w:rsid w:val="00541BB0"/>
    <w:rsid w:val="00541C69"/>
    <w:rsid w:val="00544E6D"/>
    <w:rsid w:val="00545BED"/>
    <w:rsid w:val="00552255"/>
    <w:rsid w:val="005535BF"/>
    <w:rsid w:val="00553EE0"/>
    <w:rsid w:val="0055425F"/>
    <w:rsid w:val="00562A0C"/>
    <w:rsid w:val="0057141B"/>
    <w:rsid w:val="00572E0A"/>
    <w:rsid w:val="00575A63"/>
    <w:rsid w:val="00583874"/>
    <w:rsid w:val="00583FCC"/>
    <w:rsid w:val="00586CAB"/>
    <w:rsid w:val="0059089D"/>
    <w:rsid w:val="005908AC"/>
    <w:rsid w:val="00594896"/>
    <w:rsid w:val="005955B8"/>
    <w:rsid w:val="00596696"/>
    <w:rsid w:val="00597DC1"/>
    <w:rsid w:val="005A2F3A"/>
    <w:rsid w:val="005A34AE"/>
    <w:rsid w:val="005A6E43"/>
    <w:rsid w:val="005B19E3"/>
    <w:rsid w:val="005B2445"/>
    <w:rsid w:val="005C45B2"/>
    <w:rsid w:val="005C6045"/>
    <w:rsid w:val="005D02EC"/>
    <w:rsid w:val="005D1473"/>
    <w:rsid w:val="005D1E0B"/>
    <w:rsid w:val="005D6B60"/>
    <w:rsid w:val="005D7AF7"/>
    <w:rsid w:val="005E31E2"/>
    <w:rsid w:val="005E40B5"/>
    <w:rsid w:val="005E677C"/>
    <w:rsid w:val="005E77E6"/>
    <w:rsid w:val="005F627B"/>
    <w:rsid w:val="005F7C2F"/>
    <w:rsid w:val="006004E2"/>
    <w:rsid w:val="006012EC"/>
    <w:rsid w:val="00603929"/>
    <w:rsid w:val="00607462"/>
    <w:rsid w:val="006136AE"/>
    <w:rsid w:val="006151BB"/>
    <w:rsid w:val="0061589B"/>
    <w:rsid w:val="0061605D"/>
    <w:rsid w:val="0062033D"/>
    <w:rsid w:val="00621656"/>
    <w:rsid w:val="00622BC0"/>
    <w:rsid w:val="006232A8"/>
    <w:rsid w:val="00624A09"/>
    <w:rsid w:val="00625734"/>
    <w:rsid w:val="0062638E"/>
    <w:rsid w:val="00634136"/>
    <w:rsid w:val="0063596E"/>
    <w:rsid w:val="00637019"/>
    <w:rsid w:val="00637458"/>
    <w:rsid w:val="0064074C"/>
    <w:rsid w:val="00640B4D"/>
    <w:rsid w:val="00641C3E"/>
    <w:rsid w:val="00641EF7"/>
    <w:rsid w:val="00641F78"/>
    <w:rsid w:val="006429F8"/>
    <w:rsid w:val="00645851"/>
    <w:rsid w:val="0064710E"/>
    <w:rsid w:val="0065481F"/>
    <w:rsid w:val="00654E22"/>
    <w:rsid w:val="0065511D"/>
    <w:rsid w:val="006570F9"/>
    <w:rsid w:val="00663612"/>
    <w:rsid w:val="00665B6B"/>
    <w:rsid w:val="00667CDD"/>
    <w:rsid w:val="00667E8E"/>
    <w:rsid w:val="00670FFB"/>
    <w:rsid w:val="00676390"/>
    <w:rsid w:val="00681345"/>
    <w:rsid w:val="00682B78"/>
    <w:rsid w:val="006841B8"/>
    <w:rsid w:val="00686132"/>
    <w:rsid w:val="00691ABC"/>
    <w:rsid w:val="00694B8C"/>
    <w:rsid w:val="00694C88"/>
    <w:rsid w:val="006A08F2"/>
    <w:rsid w:val="006A2446"/>
    <w:rsid w:val="006A25AA"/>
    <w:rsid w:val="006A6562"/>
    <w:rsid w:val="006B2828"/>
    <w:rsid w:val="006B33D9"/>
    <w:rsid w:val="006C051B"/>
    <w:rsid w:val="006C0847"/>
    <w:rsid w:val="006C2D1D"/>
    <w:rsid w:val="006D1821"/>
    <w:rsid w:val="006D4CB9"/>
    <w:rsid w:val="006D4E63"/>
    <w:rsid w:val="006D771F"/>
    <w:rsid w:val="006E3D16"/>
    <w:rsid w:val="006E46BE"/>
    <w:rsid w:val="006E519D"/>
    <w:rsid w:val="006E6DDA"/>
    <w:rsid w:val="006F1DA8"/>
    <w:rsid w:val="006F277A"/>
    <w:rsid w:val="006F2933"/>
    <w:rsid w:val="006F3530"/>
    <w:rsid w:val="006F46E2"/>
    <w:rsid w:val="006F5AF9"/>
    <w:rsid w:val="006F6980"/>
    <w:rsid w:val="00704628"/>
    <w:rsid w:val="00705BE9"/>
    <w:rsid w:val="00707FB4"/>
    <w:rsid w:val="0071025F"/>
    <w:rsid w:val="00716862"/>
    <w:rsid w:val="007217FE"/>
    <w:rsid w:val="00722FEA"/>
    <w:rsid w:val="00727B47"/>
    <w:rsid w:val="0073004A"/>
    <w:rsid w:val="0073054B"/>
    <w:rsid w:val="00730AF7"/>
    <w:rsid w:val="00732B53"/>
    <w:rsid w:val="00735084"/>
    <w:rsid w:val="00740AD8"/>
    <w:rsid w:val="00744B94"/>
    <w:rsid w:val="00746EC4"/>
    <w:rsid w:val="00747803"/>
    <w:rsid w:val="00747F1F"/>
    <w:rsid w:val="00750DEF"/>
    <w:rsid w:val="00753B77"/>
    <w:rsid w:val="0075555B"/>
    <w:rsid w:val="00755640"/>
    <w:rsid w:val="00755C6E"/>
    <w:rsid w:val="00756934"/>
    <w:rsid w:val="00757489"/>
    <w:rsid w:val="007631A0"/>
    <w:rsid w:val="00765789"/>
    <w:rsid w:val="00766671"/>
    <w:rsid w:val="00766C9E"/>
    <w:rsid w:val="0076767F"/>
    <w:rsid w:val="00767A3C"/>
    <w:rsid w:val="0077005C"/>
    <w:rsid w:val="00772B51"/>
    <w:rsid w:val="00777117"/>
    <w:rsid w:val="007878F9"/>
    <w:rsid w:val="00787CEA"/>
    <w:rsid w:val="007917C2"/>
    <w:rsid w:val="00794E0C"/>
    <w:rsid w:val="007A162A"/>
    <w:rsid w:val="007A3622"/>
    <w:rsid w:val="007A36F4"/>
    <w:rsid w:val="007A4029"/>
    <w:rsid w:val="007A6197"/>
    <w:rsid w:val="007A7142"/>
    <w:rsid w:val="007B0728"/>
    <w:rsid w:val="007B5942"/>
    <w:rsid w:val="007B7A14"/>
    <w:rsid w:val="007C1822"/>
    <w:rsid w:val="007C248A"/>
    <w:rsid w:val="007C275B"/>
    <w:rsid w:val="007C3465"/>
    <w:rsid w:val="007C48DE"/>
    <w:rsid w:val="007C67AB"/>
    <w:rsid w:val="007C7177"/>
    <w:rsid w:val="007D680A"/>
    <w:rsid w:val="007D6E54"/>
    <w:rsid w:val="007D7AAC"/>
    <w:rsid w:val="007E1152"/>
    <w:rsid w:val="007E25ED"/>
    <w:rsid w:val="007E37AD"/>
    <w:rsid w:val="007E5BA8"/>
    <w:rsid w:val="007E70E1"/>
    <w:rsid w:val="007F19D2"/>
    <w:rsid w:val="007F4F85"/>
    <w:rsid w:val="007F6702"/>
    <w:rsid w:val="007F6904"/>
    <w:rsid w:val="007F6EFA"/>
    <w:rsid w:val="007F7835"/>
    <w:rsid w:val="00801398"/>
    <w:rsid w:val="00801A52"/>
    <w:rsid w:val="00811EF2"/>
    <w:rsid w:val="008139CC"/>
    <w:rsid w:val="0081476C"/>
    <w:rsid w:val="00821FBD"/>
    <w:rsid w:val="008235EC"/>
    <w:rsid w:val="00826027"/>
    <w:rsid w:val="008264F9"/>
    <w:rsid w:val="008327D0"/>
    <w:rsid w:val="008361BA"/>
    <w:rsid w:val="00843353"/>
    <w:rsid w:val="0084547C"/>
    <w:rsid w:val="00850A36"/>
    <w:rsid w:val="008551F2"/>
    <w:rsid w:val="008579FF"/>
    <w:rsid w:val="00862103"/>
    <w:rsid w:val="008662D0"/>
    <w:rsid w:val="00873C16"/>
    <w:rsid w:val="00874DEF"/>
    <w:rsid w:val="008750E1"/>
    <w:rsid w:val="00875F40"/>
    <w:rsid w:val="00875FD1"/>
    <w:rsid w:val="00877C13"/>
    <w:rsid w:val="008909F6"/>
    <w:rsid w:val="0089161C"/>
    <w:rsid w:val="00893888"/>
    <w:rsid w:val="00895437"/>
    <w:rsid w:val="008975EF"/>
    <w:rsid w:val="008A24A0"/>
    <w:rsid w:val="008A2944"/>
    <w:rsid w:val="008A66C2"/>
    <w:rsid w:val="008B2E5A"/>
    <w:rsid w:val="008B5177"/>
    <w:rsid w:val="008B7873"/>
    <w:rsid w:val="008C3941"/>
    <w:rsid w:val="008C3D2B"/>
    <w:rsid w:val="008D1B46"/>
    <w:rsid w:val="008D1B8F"/>
    <w:rsid w:val="008D3BE2"/>
    <w:rsid w:val="008D4DFF"/>
    <w:rsid w:val="008E0CF4"/>
    <w:rsid w:val="008E13F1"/>
    <w:rsid w:val="008E6708"/>
    <w:rsid w:val="008F74B8"/>
    <w:rsid w:val="00901CA4"/>
    <w:rsid w:val="009033EC"/>
    <w:rsid w:val="0090364A"/>
    <w:rsid w:val="009054C9"/>
    <w:rsid w:val="0090574F"/>
    <w:rsid w:val="00905AE5"/>
    <w:rsid w:val="00906C23"/>
    <w:rsid w:val="009107B8"/>
    <w:rsid w:val="00912406"/>
    <w:rsid w:val="00912913"/>
    <w:rsid w:val="00914AF7"/>
    <w:rsid w:val="00916C47"/>
    <w:rsid w:val="009176EB"/>
    <w:rsid w:val="00917A2B"/>
    <w:rsid w:val="00923A44"/>
    <w:rsid w:val="00925D4B"/>
    <w:rsid w:val="00931C07"/>
    <w:rsid w:val="00935C61"/>
    <w:rsid w:val="009379C7"/>
    <w:rsid w:val="009407D7"/>
    <w:rsid w:val="00941B60"/>
    <w:rsid w:val="009427A8"/>
    <w:rsid w:val="00945F5A"/>
    <w:rsid w:val="009479F4"/>
    <w:rsid w:val="00950759"/>
    <w:rsid w:val="009517F5"/>
    <w:rsid w:val="00951817"/>
    <w:rsid w:val="0095187E"/>
    <w:rsid w:val="009522EA"/>
    <w:rsid w:val="00954F3A"/>
    <w:rsid w:val="00955475"/>
    <w:rsid w:val="00960F9C"/>
    <w:rsid w:val="009679CF"/>
    <w:rsid w:val="00971AD3"/>
    <w:rsid w:val="00975918"/>
    <w:rsid w:val="00984308"/>
    <w:rsid w:val="009851B3"/>
    <w:rsid w:val="00986539"/>
    <w:rsid w:val="00994C99"/>
    <w:rsid w:val="009963A6"/>
    <w:rsid w:val="009978F0"/>
    <w:rsid w:val="009A09B0"/>
    <w:rsid w:val="009A276F"/>
    <w:rsid w:val="009A2AA4"/>
    <w:rsid w:val="009A65EF"/>
    <w:rsid w:val="009A6E3C"/>
    <w:rsid w:val="009A6EBE"/>
    <w:rsid w:val="009B08CF"/>
    <w:rsid w:val="009B31AC"/>
    <w:rsid w:val="009C4906"/>
    <w:rsid w:val="009C5412"/>
    <w:rsid w:val="009C5E82"/>
    <w:rsid w:val="009C61B7"/>
    <w:rsid w:val="009C6276"/>
    <w:rsid w:val="009D00B3"/>
    <w:rsid w:val="009D0E82"/>
    <w:rsid w:val="009D0EA6"/>
    <w:rsid w:val="009D11D2"/>
    <w:rsid w:val="009D2DEE"/>
    <w:rsid w:val="009E0C0C"/>
    <w:rsid w:val="009E1465"/>
    <w:rsid w:val="009E33DF"/>
    <w:rsid w:val="009E3E7E"/>
    <w:rsid w:val="009E4004"/>
    <w:rsid w:val="009E45B6"/>
    <w:rsid w:val="009E577C"/>
    <w:rsid w:val="009E728B"/>
    <w:rsid w:val="009F1CD5"/>
    <w:rsid w:val="009F30F6"/>
    <w:rsid w:val="009F4162"/>
    <w:rsid w:val="009F499A"/>
    <w:rsid w:val="00A00FDF"/>
    <w:rsid w:val="00A01840"/>
    <w:rsid w:val="00A01847"/>
    <w:rsid w:val="00A01A1A"/>
    <w:rsid w:val="00A0250E"/>
    <w:rsid w:val="00A05FB5"/>
    <w:rsid w:val="00A10B85"/>
    <w:rsid w:val="00A13DE9"/>
    <w:rsid w:val="00A14E01"/>
    <w:rsid w:val="00A218E0"/>
    <w:rsid w:val="00A250F6"/>
    <w:rsid w:val="00A26171"/>
    <w:rsid w:val="00A27E48"/>
    <w:rsid w:val="00A322CD"/>
    <w:rsid w:val="00A32C9A"/>
    <w:rsid w:val="00A36747"/>
    <w:rsid w:val="00A406DB"/>
    <w:rsid w:val="00A40E87"/>
    <w:rsid w:val="00A4536A"/>
    <w:rsid w:val="00A455B6"/>
    <w:rsid w:val="00A50C4E"/>
    <w:rsid w:val="00A50F30"/>
    <w:rsid w:val="00A630DA"/>
    <w:rsid w:val="00A63882"/>
    <w:rsid w:val="00A63AA2"/>
    <w:rsid w:val="00A64475"/>
    <w:rsid w:val="00A64969"/>
    <w:rsid w:val="00A71DB2"/>
    <w:rsid w:val="00A844C7"/>
    <w:rsid w:val="00A852AC"/>
    <w:rsid w:val="00A85E92"/>
    <w:rsid w:val="00A929A0"/>
    <w:rsid w:val="00A93A31"/>
    <w:rsid w:val="00A94ADC"/>
    <w:rsid w:val="00A94F46"/>
    <w:rsid w:val="00A966B4"/>
    <w:rsid w:val="00AA1539"/>
    <w:rsid w:val="00AA1D6B"/>
    <w:rsid w:val="00AA50A6"/>
    <w:rsid w:val="00AA517C"/>
    <w:rsid w:val="00AA6636"/>
    <w:rsid w:val="00AA7B07"/>
    <w:rsid w:val="00AB00E2"/>
    <w:rsid w:val="00AB353A"/>
    <w:rsid w:val="00AB504B"/>
    <w:rsid w:val="00AC1722"/>
    <w:rsid w:val="00AC2CE3"/>
    <w:rsid w:val="00AC36BD"/>
    <w:rsid w:val="00AC56FE"/>
    <w:rsid w:val="00AC58CB"/>
    <w:rsid w:val="00AC5CAE"/>
    <w:rsid w:val="00AC686C"/>
    <w:rsid w:val="00AC7844"/>
    <w:rsid w:val="00AD240F"/>
    <w:rsid w:val="00AD4378"/>
    <w:rsid w:val="00AD4D60"/>
    <w:rsid w:val="00AE4328"/>
    <w:rsid w:val="00AF4459"/>
    <w:rsid w:val="00AF537B"/>
    <w:rsid w:val="00AF5D83"/>
    <w:rsid w:val="00AF7090"/>
    <w:rsid w:val="00B014E0"/>
    <w:rsid w:val="00B01C70"/>
    <w:rsid w:val="00B0459F"/>
    <w:rsid w:val="00B04652"/>
    <w:rsid w:val="00B06C54"/>
    <w:rsid w:val="00B07D3C"/>
    <w:rsid w:val="00B1456B"/>
    <w:rsid w:val="00B1594F"/>
    <w:rsid w:val="00B21F3F"/>
    <w:rsid w:val="00B22129"/>
    <w:rsid w:val="00B232BA"/>
    <w:rsid w:val="00B3323B"/>
    <w:rsid w:val="00B409A2"/>
    <w:rsid w:val="00B42092"/>
    <w:rsid w:val="00B432E6"/>
    <w:rsid w:val="00B45697"/>
    <w:rsid w:val="00B518DA"/>
    <w:rsid w:val="00B6221B"/>
    <w:rsid w:val="00B63444"/>
    <w:rsid w:val="00B63736"/>
    <w:rsid w:val="00B6457F"/>
    <w:rsid w:val="00B661D4"/>
    <w:rsid w:val="00B721AD"/>
    <w:rsid w:val="00B72306"/>
    <w:rsid w:val="00B77CD7"/>
    <w:rsid w:val="00B82140"/>
    <w:rsid w:val="00B8309A"/>
    <w:rsid w:val="00B847FC"/>
    <w:rsid w:val="00B87FA9"/>
    <w:rsid w:val="00B904F7"/>
    <w:rsid w:val="00B929F1"/>
    <w:rsid w:val="00B92F28"/>
    <w:rsid w:val="00BA08E8"/>
    <w:rsid w:val="00BA138C"/>
    <w:rsid w:val="00BA1650"/>
    <w:rsid w:val="00BA373A"/>
    <w:rsid w:val="00BA59BE"/>
    <w:rsid w:val="00BA5CF4"/>
    <w:rsid w:val="00BA6F2F"/>
    <w:rsid w:val="00BA7081"/>
    <w:rsid w:val="00BB6462"/>
    <w:rsid w:val="00BC0BA5"/>
    <w:rsid w:val="00BC2667"/>
    <w:rsid w:val="00BC69A7"/>
    <w:rsid w:val="00BD0977"/>
    <w:rsid w:val="00BD0CF5"/>
    <w:rsid w:val="00BD2401"/>
    <w:rsid w:val="00BD24A7"/>
    <w:rsid w:val="00BD2D57"/>
    <w:rsid w:val="00BD6715"/>
    <w:rsid w:val="00BD67FE"/>
    <w:rsid w:val="00BD7AB3"/>
    <w:rsid w:val="00BE18A8"/>
    <w:rsid w:val="00BE2405"/>
    <w:rsid w:val="00BE39BF"/>
    <w:rsid w:val="00BE73AC"/>
    <w:rsid w:val="00BF07F9"/>
    <w:rsid w:val="00BF0F5A"/>
    <w:rsid w:val="00BF30FA"/>
    <w:rsid w:val="00BF7CCF"/>
    <w:rsid w:val="00C0111E"/>
    <w:rsid w:val="00C03F06"/>
    <w:rsid w:val="00C064E7"/>
    <w:rsid w:val="00C10DA7"/>
    <w:rsid w:val="00C11309"/>
    <w:rsid w:val="00C1708C"/>
    <w:rsid w:val="00C1783C"/>
    <w:rsid w:val="00C17C22"/>
    <w:rsid w:val="00C246B3"/>
    <w:rsid w:val="00C407AE"/>
    <w:rsid w:val="00C40AB4"/>
    <w:rsid w:val="00C4112B"/>
    <w:rsid w:val="00C41A87"/>
    <w:rsid w:val="00C423E3"/>
    <w:rsid w:val="00C42EEA"/>
    <w:rsid w:val="00C47B04"/>
    <w:rsid w:val="00C52D06"/>
    <w:rsid w:val="00C54639"/>
    <w:rsid w:val="00C54674"/>
    <w:rsid w:val="00C55793"/>
    <w:rsid w:val="00C55A59"/>
    <w:rsid w:val="00C62AF8"/>
    <w:rsid w:val="00C6333E"/>
    <w:rsid w:val="00C6467F"/>
    <w:rsid w:val="00C66E1F"/>
    <w:rsid w:val="00C70856"/>
    <w:rsid w:val="00C73065"/>
    <w:rsid w:val="00C74299"/>
    <w:rsid w:val="00C75713"/>
    <w:rsid w:val="00C761F2"/>
    <w:rsid w:val="00C83052"/>
    <w:rsid w:val="00C8336C"/>
    <w:rsid w:val="00C84F88"/>
    <w:rsid w:val="00C86369"/>
    <w:rsid w:val="00C86CD8"/>
    <w:rsid w:val="00C90E8A"/>
    <w:rsid w:val="00C9181F"/>
    <w:rsid w:val="00C935F8"/>
    <w:rsid w:val="00C956E9"/>
    <w:rsid w:val="00C966BE"/>
    <w:rsid w:val="00CA03C0"/>
    <w:rsid w:val="00CA1299"/>
    <w:rsid w:val="00CA40CA"/>
    <w:rsid w:val="00CA69B4"/>
    <w:rsid w:val="00CB357C"/>
    <w:rsid w:val="00CB46DC"/>
    <w:rsid w:val="00CB6F2E"/>
    <w:rsid w:val="00CC2C97"/>
    <w:rsid w:val="00CD2C5A"/>
    <w:rsid w:val="00CD35F5"/>
    <w:rsid w:val="00CD3B2F"/>
    <w:rsid w:val="00CD605A"/>
    <w:rsid w:val="00CD7145"/>
    <w:rsid w:val="00CD7E91"/>
    <w:rsid w:val="00CE3344"/>
    <w:rsid w:val="00CF016C"/>
    <w:rsid w:val="00CF34D2"/>
    <w:rsid w:val="00CF50F7"/>
    <w:rsid w:val="00CF6076"/>
    <w:rsid w:val="00CF6752"/>
    <w:rsid w:val="00CF746A"/>
    <w:rsid w:val="00CF7A98"/>
    <w:rsid w:val="00D025A5"/>
    <w:rsid w:val="00D028FC"/>
    <w:rsid w:val="00D02A4F"/>
    <w:rsid w:val="00D102AA"/>
    <w:rsid w:val="00D13724"/>
    <w:rsid w:val="00D1671B"/>
    <w:rsid w:val="00D204A3"/>
    <w:rsid w:val="00D208A0"/>
    <w:rsid w:val="00D2569C"/>
    <w:rsid w:val="00D26416"/>
    <w:rsid w:val="00D26727"/>
    <w:rsid w:val="00D27BEF"/>
    <w:rsid w:val="00D30077"/>
    <w:rsid w:val="00D30422"/>
    <w:rsid w:val="00D3389A"/>
    <w:rsid w:val="00D34C5B"/>
    <w:rsid w:val="00D353E5"/>
    <w:rsid w:val="00D35A77"/>
    <w:rsid w:val="00D42ABA"/>
    <w:rsid w:val="00D449CC"/>
    <w:rsid w:val="00D4522A"/>
    <w:rsid w:val="00D552A0"/>
    <w:rsid w:val="00D64C15"/>
    <w:rsid w:val="00D66B3D"/>
    <w:rsid w:val="00D67A8B"/>
    <w:rsid w:val="00D7129B"/>
    <w:rsid w:val="00D717F3"/>
    <w:rsid w:val="00D734FE"/>
    <w:rsid w:val="00D7499E"/>
    <w:rsid w:val="00D7528B"/>
    <w:rsid w:val="00D9113E"/>
    <w:rsid w:val="00D956DB"/>
    <w:rsid w:val="00D956E2"/>
    <w:rsid w:val="00D95756"/>
    <w:rsid w:val="00DA2832"/>
    <w:rsid w:val="00DA29D7"/>
    <w:rsid w:val="00DA7002"/>
    <w:rsid w:val="00DB0B8E"/>
    <w:rsid w:val="00DC1489"/>
    <w:rsid w:val="00DC420A"/>
    <w:rsid w:val="00DC69A4"/>
    <w:rsid w:val="00DD0282"/>
    <w:rsid w:val="00DD09C2"/>
    <w:rsid w:val="00DD0AF7"/>
    <w:rsid w:val="00DD5145"/>
    <w:rsid w:val="00DD616F"/>
    <w:rsid w:val="00DD7197"/>
    <w:rsid w:val="00DD72F5"/>
    <w:rsid w:val="00DD796E"/>
    <w:rsid w:val="00DE4609"/>
    <w:rsid w:val="00DE49FE"/>
    <w:rsid w:val="00DF499D"/>
    <w:rsid w:val="00DF5282"/>
    <w:rsid w:val="00DF6955"/>
    <w:rsid w:val="00DF706B"/>
    <w:rsid w:val="00E0202E"/>
    <w:rsid w:val="00E0372C"/>
    <w:rsid w:val="00E077FE"/>
    <w:rsid w:val="00E105E6"/>
    <w:rsid w:val="00E10D53"/>
    <w:rsid w:val="00E1206A"/>
    <w:rsid w:val="00E171A4"/>
    <w:rsid w:val="00E2057B"/>
    <w:rsid w:val="00E220BC"/>
    <w:rsid w:val="00E34E49"/>
    <w:rsid w:val="00E3696E"/>
    <w:rsid w:val="00E4007E"/>
    <w:rsid w:val="00E41B71"/>
    <w:rsid w:val="00E43D0C"/>
    <w:rsid w:val="00E4767E"/>
    <w:rsid w:val="00E47C77"/>
    <w:rsid w:val="00E47E30"/>
    <w:rsid w:val="00E5398E"/>
    <w:rsid w:val="00E552B9"/>
    <w:rsid w:val="00E55583"/>
    <w:rsid w:val="00E61D20"/>
    <w:rsid w:val="00E62025"/>
    <w:rsid w:val="00E6644D"/>
    <w:rsid w:val="00E67CCC"/>
    <w:rsid w:val="00E71AE2"/>
    <w:rsid w:val="00E76368"/>
    <w:rsid w:val="00E771AB"/>
    <w:rsid w:val="00E7748E"/>
    <w:rsid w:val="00E832AE"/>
    <w:rsid w:val="00E833B8"/>
    <w:rsid w:val="00E8436D"/>
    <w:rsid w:val="00E85428"/>
    <w:rsid w:val="00E85BE2"/>
    <w:rsid w:val="00E86A58"/>
    <w:rsid w:val="00E90DED"/>
    <w:rsid w:val="00E915D5"/>
    <w:rsid w:val="00EA1069"/>
    <w:rsid w:val="00EA4654"/>
    <w:rsid w:val="00EA59E5"/>
    <w:rsid w:val="00EA6D9E"/>
    <w:rsid w:val="00EA7609"/>
    <w:rsid w:val="00EA7CE9"/>
    <w:rsid w:val="00EB0A24"/>
    <w:rsid w:val="00EB1916"/>
    <w:rsid w:val="00EB2D34"/>
    <w:rsid w:val="00EB5866"/>
    <w:rsid w:val="00EC2511"/>
    <w:rsid w:val="00EC2732"/>
    <w:rsid w:val="00EC3E4A"/>
    <w:rsid w:val="00EC5B21"/>
    <w:rsid w:val="00EC6BF2"/>
    <w:rsid w:val="00EC7333"/>
    <w:rsid w:val="00ED2DC2"/>
    <w:rsid w:val="00ED3CDE"/>
    <w:rsid w:val="00ED422D"/>
    <w:rsid w:val="00ED661F"/>
    <w:rsid w:val="00ED6CD6"/>
    <w:rsid w:val="00ED6D55"/>
    <w:rsid w:val="00ED6D97"/>
    <w:rsid w:val="00EE291E"/>
    <w:rsid w:val="00EE3A24"/>
    <w:rsid w:val="00EE3E92"/>
    <w:rsid w:val="00EE4183"/>
    <w:rsid w:val="00EE54CA"/>
    <w:rsid w:val="00EF0178"/>
    <w:rsid w:val="00EF3AF2"/>
    <w:rsid w:val="00EF51CA"/>
    <w:rsid w:val="00F01D40"/>
    <w:rsid w:val="00F02EF4"/>
    <w:rsid w:val="00F034F6"/>
    <w:rsid w:val="00F054F3"/>
    <w:rsid w:val="00F06589"/>
    <w:rsid w:val="00F116C8"/>
    <w:rsid w:val="00F121C7"/>
    <w:rsid w:val="00F13B63"/>
    <w:rsid w:val="00F1623A"/>
    <w:rsid w:val="00F17C73"/>
    <w:rsid w:val="00F21D25"/>
    <w:rsid w:val="00F3228B"/>
    <w:rsid w:val="00F3299E"/>
    <w:rsid w:val="00F32DDB"/>
    <w:rsid w:val="00F34C7B"/>
    <w:rsid w:val="00F35062"/>
    <w:rsid w:val="00F36AAF"/>
    <w:rsid w:val="00F373A1"/>
    <w:rsid w:val="00F41275"/>
    <w:rsid w:val="00F42C9C"/>
    <w:rsid w:val="00F43AA7"/>
    <w:rsid w:val="00F53424"/>
    <w:rsid w:val="00F55F20"/>
    <w:rsid w:val="00F5689D"/>
    <w:rsid w:val="00F63CEE"/>
    <w:rsid w:val="00F63E7A"/>
    <w:rsid w:val="00F64190"/>
    <w:rsid w:val="00F65CCE"/>
    <w:rsid w:val="00F65CE8"/>
    <w:rsid w:val="00F71E75"/>
    <w:rsid w:val="00F7496A"/>
    <w:rsid w:val="00F74EE7"/>
    <w:rsid w:val="00F7762F"/>
    <w:rsid w:val="00F80270"/>
    <w:rsid w:val="00F82B0B"/>
    <w:rsid w:val="00F8514C"/>
    <w:rsid w:val="00F910B0"/>
    <w:rsid w:val="00F93B5B"/>
    <w:rsid w:val="00F97E99"/>
    <w:rsid w:val="00FA230C"/>
    <w:rsid w:val="00FA5403"/>
    <w:rsid w:val="00FA75C6"/>
    <w:rsid w:val="00FB003D"/>
    <w:rsid w:val="00FB247F"/>
    <w:rsid w:val="00FB3E74"/>
    <w:rsid w:val="00FB5413"/>
    <w:rsid w:val="00FB5BD5"/>
    <w:rsid w:val="00FB68E9"/>
    <w:rsid w:val="00FC053E"/>
    <w:rsid w:val="00FC1C01"/>
    <w:rsid w:val="00FC4362"/>
    <w:rsid w:val="00FC7E0B"/>
    <w:rsid w:val="00FC7E8C"/>
    <w:rsid w:val="00FD042C"/>
    <w:rsid w:val="00FE0E4F"/>
    <w:rsid w:val="00FE13BF"/>
    <w:rsid w:val="00FE2BA9"/>
    <w:rsid w:val="00FE7245"/>
    <w:rsid w:val="00FF07B2"/>
    <w:rsid w:val="00FF28A0"/>
    <w:rsid w:val="00FF52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4:docId w14:val="48629FDD"/>
  <w15:chartTrackingRefBased/>
  <w15:docId w15:val="{2ADB8701-30A3-441C-9E45-29A3924E4F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1" w:unhideWhenUsed="1" w:qFormat="1"/>
    <w:lsdException w:name="heading 3" w:semiHidden="1" w:uiPriority="1" w:unhideWhenUsed="1" w:qFormat="1"/>
    <w:lsdException w:name="heading 4" w:semiHidden="1" w:uiPriority="1" w:unhideWhenUsed="1" w:qFormat="1"/>
    <w:lsdException w:name="heading 5" w:semiHidden="1" w:uiPriority="1" w:unhideWhenUsed="1" w:qFormat="1"/>
    <w:lsdException w:name="heading 6" w:semiHidden="1" w:uiPriority="1" w:unhideWhenUsed="1" w:qFormat="1"/>
    <w:lsdException w:name="heading 7" w:semiHidden="1" w:uiPriority="1" w:unhideWhenUsed="1" w:qFormat="1"/>
    <w:lsdException w:name="heading 8" w:semiHidden="1" w:uiPriority="1" w:unhideWhenUsed="1" w:qFormat="1"/>
    <w:lsdException w:name="heading 9" w:semiHidden="1" w:uiPriority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2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2" w:unhideWhenUsed="1" w:qFormat="1"/>
    <w:lsdException w:name="List Number" w:semiHidden="1" w:uiPriority="2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  <w:rsid w:val="009E3E7E"/>
    <w:pPr>
      <w:spacing w:after="0" w:line="360" w:lineRule="auto"/>
    </w:pPr>
    <w:rPr>
      <w:rFonts w:ascii="Arial" w:hAnsi="Arial" w:cs="Arial"/>
      <w:szCs w:val="20"/>
      <w:lang w:val="en-GB"/>
    </w:rPr>
  </w:style>
  <w:style w:type="paragraph" w:styleId="Titolo1">
    <w:name w:val="heading 1"/>
    <w:basedOn w:val="Normale"/>
    <w:next w:val="Normale"/>
    <w:link w:val="Titolo1Carattere"/>
    <w:uiPriority w:val="9"/>
    <w:qFormat/>
    <w:rsid w:val="009C4906"/>
    <w:pPr>
      <w:keepNext/>
      <w:keepLines/>
      <w:numPr>
        <w:numId w:val="3"/>
      </w:numPr>
      <w:spacing w:before="480" w:after="240" w:line="300" w:lineRule="atLeast"/>
      <w:contextualSpacing/>
      <w:outlineLvl w:val="0"/>
    </w:pPr>
    <w:rPr>
      <w:rFonts w:eastAsiaTheme="majorEastAsia"/>
      <w:b/>
      <w:bCs/>
      <w:sz w:val="28"/>
      <w:szCs w:val="28"/>
    </w:rPr>
  </w:style>
  <w:style w:type="paragraph" w:styleId="Titolo2">
    <w:name w:val="heading 2"/>
    <w:basedOn w:val="Normale"/>
    <w:next w:val="Normale"/>
    <w:link w:val="Titolo2Carattere"/>
    <w:uiPriority w:val="1"/>
    <w:qFormat/>
    <w:rsid w:val="00F910B0"/>
    <w:pPr>
      <w:keepNext/>
      <w:keepLines/>
      <w:numPr>
        <w:ilvl w:val="1"/>
        <w:numId w:val="3"/>
      </w:numPr>
      <w:spacing w:before="480" w:after="240" w:line="300" w:lineRule="atLeast"/>
      <w:contextualSpacing/>
      <w:outlineLvl w:val="1"/>
    </w:pPr>
    <w:rPr>
      <w:rFonts w:eastAsiaTheme="majorEastAsia"/>
      <w:b/>
      <w:bCs/>
      <w:sz w:val="24"/>
      <w:szCs w:val="26"/>
    </w:rPr>
  </w:style>
  <w:style w:type="paragraph" w:styleId="Titolo3">
    <w:name w:val="heading 3"/>
    <w:basedOn w:val="Normale"/>
    <w:next w:val="Normale"/>
    <w:link w:val="Titolo3Carattere"/>
    <w:uiPriority w:val="1"/>
    <w:qFormat/>
    <w:rsid w:val="008327D0"/>
    <w:pPr>
      <w:keepNext/>
      <w:keepLines/>
      <w:numPr>
        <w:ilvl w:val="2"/>
        <w:numId w:val="3"/>
      </w:numPr>
      <w:spacing w:before="480" w:after="240" w:line="300" w:lineRule="atLeast"/>
      <w:contextualSpacing/>
      <w:outlineLvl w:val="2"/>
    </w:pPr>
    <w:rPr>
      <w:rFonts w:eastAsiaTheme="majorEastAsia"/>
      <w:b/>
      <w:bCs/>
    </w:rPr>
  </w:style>
  <w:style w:type="paragraph" w:styleId="Titolo4">
    <w:name w:val="heading 4"/>
    <w:basedOn w:val="Normale"/>
    <w:next w:val="Normale"/>
    <w:link w:val="Titolo4Carattere"/>
    <w:uiPriority w:val="1"/>
    <w:qFormat/>
    <w:rsid w:val="00F910B0"/>
    <w:pPr>
      <w:keepNext/>
      <w:keepLines/>
      <w:numPr>
        <w:ilvl w:val="3"/>
        <w:numId w:val="3"/>
      </w:numPr>
      <w:spacing w:before="240"/>
      <w:contextualSpacing/>
      <w:outlineLvl w:val="3"/>
    </w:pPr>
    <w:rPr>
      <w:rFonts w:eastAsiaTheme="majorEastAsia"/>
      <w:b/>
      <w:bCs/>
      <w:iCs/>
    </w:rPr>
  </w:style>
  <w:style w:type="paragraph" w:styleId="Titolo5">
    <w:name w:val="heading 5"/>
    <w:basedOn w:val="Normale"/>
    <w:next w:val="Normale"/>
    <w:link w:val="Titolo5Carattere"/>
    <w:uiPriority w:val="1"/>
    <w:semiHidden/>
    <w:rsid w:val="00F910B0"/>
    <w:pPr>
      <w:keepNext/>
      <w:keepLines/>
      <w:numPr>
        <w:ilvl w:val="4"/>
        <w:numId w:val="3"/>
      </w:numPr>
      <w:spacing w:before="260"/>
      <w:contextualSpacing/>
      <w:outlineLvl w:val="4"/>
    </w:pPr>
    <w:rPr>
      <w:rFonts w:eastAsiaTheme="majorEastAsia" w:cstheme="majorBidi"/>
      <w:b/>
    </w:rPr>
  </w:style>
  <w:style w:type="paragraph" w:styleId="Titolo6">
    <w:name w:val="heading 6"/>
    <w:basedOn w:val="Normale"/>
    <w:next w:val="Normale"/>
    <w:link w:val="Titolo6Carattere"/>
    <w:uiPriority w:val="1"/>
    <w:semiHidden/>
    <w:rsid w:val="00F910B0"/>
    <w:pPr>
      <w:keepNext/>
      <w:keepLines/>
      <w:numPr>
        <w:ilvl w:val="5"/>
        <w:numId w:val="3"/>
      </w:numPr>
      <w:spacing w:before="260"/>
      <w:contextualSpacing/>
      <w:outlineLvl w:val="5"/>
    </w:pPr>
    <w:rPr>
      <w:rFonts w:eastAsiaTheme="majorEastAsia" w:cstheme="majorBidi"/>
      <w:b/>
      <w:iCs/>
    </w:rPr>
  </w:style>
  <w:style w:type="paragraph" w:styleId="Titolo7">
    <w:name w:val="heading 7"/>
    <w:basedOn w:val="Normale"/>
    <w:next w:val="Normale"/>
    <w:link w:val="Titolo7Carattere"/>
    <w:uiPriority w:val="1"/>
    <w:semiHidden/>
    <w:rsid w:val="00F910B0"/>
    <w:pPr>
      <w:keepNext/>
      <w:keepLines/>
      <w:numPr>
        <w:ilvl w:val="6"/>
        <w:numId w:val="3"/>
      </w:numPr>
      <w:spacing w:before="260"/>
      <w:contextualSpacing/>
      <w:outlineLvl w:val="6"/>
    </w:pPr>
    <w:rPr>
      <w:rFonts w:eastAsiaTheme="majorEastAsia" w:cstheme="majorBidi"/>
      <w:b/>
      <w:iCs/>
    </w:rPr>
  </w:style>
  <w:style w:type="paragraph" w:styleId="Titolo8">
    <w:name w:val="heading 8"/>
    <w:basedOn w:val="Normale"/>
    <w:next w:val="Normale"/>
    <w:link w:val="Titolo8Carattere"/>
    <w:uiPriority w:val="1"/>
    <w:semiHidden/>
    <w:rsid w:val="00F910B0"/>
    <w:pPr>
      <w:keepNext/>
      <w:keepLines/>
      <w:numPr>
        <w:ilvl w:val="7"/>
        <w:numId w:val="3"/>
      </w:numPr>
      <w:spacing w:before="260"/>
      <w:contextualSpacing/>
      <w:outlineLvl w:val="7"/>
    </w:pPr>
    <w:rPr>
      <w:rFonts w:eastAsiaTheme="majorEastAsia" w:cstheme="majorBidi"/>
      <w:b/>
    </w:rPr>
  </w:style>
  <w:style w:type="paragraph" w:styleId="Titolo9">
    <w:name w:val="heading 9"/>
    <w:basedOn w:val="Normale"/>
    <w:next w:val="Normale"/>
    <w:link w:val="Titolo9Carattere"/>
    <w:uiPriority w:val="1"/>
    <w:semiHidden/>
    <w:rsid w:val="00F910B0"/>
    <w:pPr>
      <w:keepNext/>
      <w:keepLines/>
      <w:numPr>
        <w:ilvl w:val="8"/>
        <w:numId w:val="3"/>
      </w:numPr>
      <w:spacing w:before="260"/>
      <w:contextualSpacing/>
      <w:outlineLvl w:val="8"/>
    </w:pPr>
    <w:rPr>
      <w:rFonts w:eastAsiaTheme="majorEastAsia" w:cstheme="majorBidi"/>
      <w:b/>
      <w:iCs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9"/>
    <w:rsid w:val="009C4906"/>
    <w:rPr>
      <w:rFonts w:ascii="Arial" w:eastAsiaTheme="majorEastAsia" w:hAnsi="Arial" w:cs="Arial"/>
      <w:b/>
      <w:bCs/>
      <w:sz w:val="28"/>
      <w:szCs w:val="28"/>
      <w:lang w:val="en-GB"/>
    </w:rPr>
  </w:style>
  <w:style w:type="character" w:customStyle="1" w:styleId="Titolo2Carattere">
    <w:name w:val="Titolo 2 Carattere"/>
    <w:basedOn w:val="Carpredefinitoparagrafo"/>
    <w:link w:val="Titolo2"/>
    <w:uiPriority w:val="1"/>
    <w:rsid w:val="00F910B0"/>
    <w:rPr>
      <w:rFonts w:ascii="Arial" w:eastAsiaTheme="majorEastAsia" w:hAnsi="Arial" w:cs="Arial"/>
      <w:b/>
      <w:bCs/>
      <w:sz w:val="24"/>
      <w:szCs w:val="26"/>
      <w:lang w:val="en-GB"/>
    </w:rPr>
  </w:style>
  <w:style w:type="character" w:customStyle="1" w:styleId="Titolo3Carattere">
    <w:name w:val="Titolo 3 Carattere"/>
    <w:basedOn w:val="Carpredefinitoparagrafo"/>
    <w:link w:val="Titolo3"/>
    <w:uiPriority w:val="1"/>
    <w:rsid w:val="008327D0"/>
    <w:rPr>
      <w:rFonts w:ascii="Arial" w:eastAsiaTheme="majorEastAsia" w:hAnsi="Arial" w:cs="Arial"/>
      <w:b/>
      <w:bCs/>
      <w:szCs w:val="20"/>
      <w:lang w:val="en-GB"/>
    </w:rPr>
  </w:style>
  <w:style w:type="character" w:customStyle="1" w:styleId="Titolo4Carattere">
    <w:name w:val="Titolo 4 Carattere"/>
    <w:basedOn w:val="Carpredefinitoparagrafo"/>
    <w:link w:val="Titolo4"/>
    <w:uiPriority w:val="1"/>
    <w:rsid w:val="00F910B0"/>
    <w:rPr>
      <w:rFonts w:ascii="Arial" w:eastAsiaTheme="majorEastAsia" w:hAnsi="Arial" w:cs="Arial"/>
      <w:b/>
      <w:bCs/>
      <w:iCs/>
      <w:szCs w:val="20"/>
      <w:lang w:val="en-GB"/>
    </w:rPr>
  </w:style>
  <w:style w:type="character" w:customStyle="1" w:styleId="Titolo5Carattere">
    <w:name w:val="Titolo 5 Carattere"/>
    <w:basedOn w:val="Carpredefinitoparagrafo"/>
    <w:link w:val="Titolo5"/>
    <w:uiPriority w:val="1"/>
    <w:semiHidden/>
    <w:rsid w:val="00F910B0"/>
    <w:rPr>
      <w:rFonts w:ascii="Arial" w:eastAsiaTheme="majorEastAsia" w:hAnsi="Arial" w:cstheme="majorBidi"/>
      <w:b/>
      <w:szCs w:val="20"/>
      <w:lang w:val="en-GB"/>
    </w:rPr>
  </w:style>
  <w:style w:type="character" w:customStyle="1" w:styleId="Titolo6Carattere">
    <w:name w:val="Titolo 6 Carattere"/>
    <w:basedOn w:val="Carpredefinitoparagrafo"/>
    <w:link w:val="Titolo6"/>
    <w:uiPriority w:val="1"/>
    <w:semiHidden/>
    <w:rsid w:val="00F910B0"/>
    <w:rPr>
      <w:rFonts w:ascii="Arial" w:eastAsiaTheme="majorEastAsia" w:hAnsi="Arial" w:cstheme="majorBidi"/>
      <w:b/>
      <w:iCs/>
      <w:szCs w:val="20"/>
      <w:lang w:val="en-GB"/>
    </w:rPr>
  </w:style>
  <w:style w:type="character" w:customStyle="1" w:styleId="Titolo7Carattere">
    <w:name w:val="Titolo 7 Carattere"/>
    <w:basedOn w:val="Carpredefinitoparagrafo"/>
    <w:link w:val="Titolo7"/>
    <w:uiPriority w:val="1"/>
    <w:semiHidden/>
    <w:rsid w:val="00F910B0"/>
    <w:rPr>
      <w:rFonts w:ascii="Arial" w:eastAsiaTheme="majorEastAsia" w:hAnsi="Arial" w:cstheme="majorBidi"/>
      <w:b/>
      <w:iCs/>
      <w:szCs w:val="20"/>
      <w:lang w:val="en-GB"/>
    </w:rPr>
  </w:style>
  <w:style w:type="character" w:customStyle="1" w:styleId="Titolo8Carattere">
    <w:name w:val="Titolo 8 Carattere"/>
    <w:basedOn w:val="Carpredefinitoparagrafo"/>
    <w:link w:val="Titolo8"/>
    <w:uiPriority w:val="1"/>
    <w:semiHidden/>
    <w:rsid w:val="00F910B0"/>
    <w:rPr>
      <w:rFonts w:ascii="Arial" w:eastAsiaTheme="majorEastAsia" w:hAnsi="Arial" w:cstheme="majorBidi"/>
      <w:b/>
      <w:szCs w:val="20"/>
      <w:lang w:val="en-GB"/>
    </w:rPr>
  </w:style>
  <w:style w:type="character" w:customStyle="1" w:styleId="Titolo9Carattere">
    <w:name w:val="Titolo 9 Carattere"/>
    <w:basedOn w:val="Carpredefinitoparagrafo"/>
    <w:link w:val="Titolo9"/>
    <w:uiPriority w:val="1"/>
    <w:semiHidden/>
    <w:rsid w:val="00F910B0"/>
    <w:rPr>
      <w:rFonts w:ascii="Arial" w:eastAsiaTheme="majorEastAsia" w:hAnsi="Arial" w:cstheme="majorBidi"/>
      <w:b/>
      <w:iCs/>
      <w:szCs w:val="20"/>
      <w:lang w:val="en-GB"/>
    </w:rPr>
  </w:style>
  <w:style w:type="paragraph" w:styleId="Intestazione">
    <w:name w:val="header"/>
    <w:basedOn w:val="Normale"/>
    <w:link w:val="IntestazioneCarattere"/>
    <w:uiPriority w:val="21"/>
    <w:semiHidden/>
    <w:rsid w:val="00F910B0"/>
    <w:pPr>
      <w:tabs>
        <w:tab w:val="center" w:pos="4819"/>
        <w:tab w:val="right" w:pos="9638"/>
      </w:tabs>
      <w:spacing w:before="80"/>
    </w:pPr>
    <w:rPr>
      <w:sz w:val="18"/>
    </w:rPr>
  </w:style>
  <w:style w:type="character" w:customStyle="1" w:styleId="IntestazioneCarattere">
    <w:name w:val="Intestazione Carattere"/>
    <w:basedOn w:val="Carpredefinitoparagrafo"/>
    <w:link w:val="Intestazione"/>
    <w:uiPriority w:val="21"/>
    <w:semiHidden/>
    <w:rsid w:val="00F910B0"/>
    <w:rPr>
      <w:rFonts w:ascii="Arial" w:hAnsi="Arial" w:cs="Arial"/>
      <w:sz w:val="18"/>
      <w:szCs w:val="20"/>
      <w:lang w:val="en-GB"/>
    </w:rPr>
  </w:style>
  <w:style w:type="paragraph" w:styleId="Pidipagina">
    <w:name w:val="footer"/>
    <w:basedOn w:val="Normale"/>
    <w:link w:val="PidipaginaCarattere"/>
    <w:uiPriority w:val="99"/>
    <w:rsid w:val="00F910B0"/>
    <w:pPr>
      <w:tabs>
        <w:tab w:val="center" w:pos="4819"/>
        <w:tab w:val="right" w:pos="9638"/>
      </w:tabs>
      <w:spacing w:line="220" w:lineRule="atLeast"/>
    </w:pPr>
    <w:rPr>
      <w:sz w:val="16"/>
    </w:rPr>
  </w:style>
  <w:style w:type="character" w:customStyle="1" w:styleId="PidipaginaCarattere">
    <w:name w:val="Piè di pagina Carattere"/>
    <w:basedOn w:val="Carpredefinitoparagrafo"/>
    <w:link w:val="Pidipagina"/>
    <w:uiPriority w:val="99"/>
    <w:rsid w:val="00F910B0"/>
    <w:rPr>
      <w:rFonts w:ascii="Arial" w:hAnsi="Arial" w:cs="Arial"/>
      <w:sz w:val="16"/>
      <w:szCs w:val="20"/>
      <w:lang w:val="en-GB"/>
    </w:rPr>
  </w:style>
  <w:style w:type="paragraph" w:styleId="Puntoelenco">
    <w:name w:val="List Bullet"/>
    <w:basedOn w:val="Normale"/>
    <w:uiPriority w:val="2"/>
    <w:qFormat/>
    <w:rsid w:val="00F910B0"/>
    <w:pPr>
      <w:numPr>
        <w:numId w:val="1"/>
      </w:numPr>
      <w:spacing w:before="240" w:after="240"/>
    </w:pPr>
  </w:style>
  <w:style w:type="paragraph" w:styleId="Numeroelenco">
    <w:name w:val="List Number"/>
    <w:basedOn w:val="Normale"/>
    <w:uiPriority w:val="2"/>
    <w:qFormat/>
    <w:rsid w:val="00F910B0"/>
    <w:pPr>
      <w:numPr>
        <w:numId w:val="2"/>
      </w:numPr>
      <w:contextualSpacing/>
    </w:pPr>
  </w:style>
  <w:style w:type="paragraph" w:styleId="Paragrafoelenco">
    <w:name w:val="List Paragraph"/>
    <w:basedOn w:val="Normale"/>
    <w:uiPriority w:val="34"/>
    <w:qFormat/>
    <w:rsid w:val="00F910B0"/>
    <w:pPr>
      <w:ind w:left="720"/>
      <w:contextualSpacing/>
    </w:pPr>
  </w:style>
  <w:style w:type="paragraph" w:styleId="Bibliografia">
    <w:name w:val="Bibliography"/>
    <w:basedOn w:val="Normale"/>
    <w:next w:val="Normale"/>
    <w:uiPriority w:val="99"/>
    <w:unhideWhenUsed/>
    <w:rsid w:val="00F910B0"/>
  </w:style>
  <w:style w:type="paragraph" w:styleId="Titolosommario">
    <w:name w:val="TOC Heading"/>
    <w:basedOn w:val="Titolo1"/>
    <w:next w:val="Normale"/>
    <w:uiPriority w:val="39"/>
    <w:unhideWhenUsed/>
    <w:qFormat/>
    <w:rsid w:val="00F910B0"/>
    <w:pPr>
      <w:numPr>
        <w:numId w:val="0"/>
      </w:numPr>
      <w:spacing w:before="240" w:after="0" w:line="259" w:lineRule="auto"/>
      <w:contextualSpacing w:val="0"/>
      <w:outlineLvl w:val="9"/>
    </w:pPr>
    <w:rPr>
      <w:rFonts w:asciiTheme="majorHAnsi" w:hAnsiTheme="majorHAnsi" w:cstheme="majorBidi"/>
      <w:b w:val="0"/>
      <w:bCs w:val="0"/>
      <w:color w:val="2E74B5" w:themeColor="accent1" w:themeShade="BF"/>
      <w:sz w:val="32"/>
      <w:szCs w:val="32"/>
      <w:lang w:val="da-DK" w:eastAsia="da-DK"/>
    </w:rPr>
  </w:style>
  <w:style w:type="paragraph" w:styleId="Sommario1">
    <w:name w:val="toc 1"/>
    <w:basedOn w:val="Normale"/>
    <w:next w:val="Normale"/>
    <w:autoRedefine/>
    <w:uiPriority w:val="39"/>
    <w:unhideWhenUsed/>
    <w:rsid w:val="00F910B0"/>
    <w:pPr>
      <w:spacing w:after="100"/>
    </w:pPr>
  </w:style>
  <w:style w:type="paragraph" w:styleId="Sommario2">
    <w:name w:val="toc 2"/>
    <w:basedOn w:val="Normale"/>
    <w:next w:val="Normale"/>
    <w:autoRedefine/>
    <w:uiPriority w:val="39"/>
    <w:unhideWhenUsed/>
    <w:rsid w:val="00F910B0"/>
    <w:pPr>
      <w:spacing w:after="100"/>
      <w:ind w:left="200"/>
    </w:pPr>
  </w:style>
  <w:style w:type="character" w:styleId="Collegamentoipertestuale">
    <w:name w:val="Hyperlink"/>
    <w:basedOn w:val="Carpredefinitoparagrafo"/>
    <w:uiPriority w:val="99"/>
    <w:unhideWhenUsed/>
    <w:rsid w:val="00F910B0"/>
    <w:rPr>
      <w:color w:val="0563C1" w:themeColor="hyperlink"/>
      <w:u w:val="single"/>
    </w:rPr>
  </w:style>
  <w:style w:type="paragraph" w:styleId="NormaleWeb">
    <w:name w:val="Normal (Web)"/>
    <w:basedOn w:val="Normale"/>
    <w:uiPriority w:val="99"/>
    <w:semiHidden/>
    <w:unhideWhenUsed/>
    <w:rsid w:val="003C33D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da-DK" w:eastAsia="da-DK"/>
    </w:rPr>
  </w:style>
  <w:style w:type="table" w:styleId="Grigliatabella">
    <w:name w:val="Table Grid"/>
    <w:basedOn w:val="Tabellanormale"/>
    <w:rsid w:val="008327D0"/>
    <w:pPr>
      <w:spacing w:after="0" w:line="240" w:lineRule="atLeast"/>
    </w:pPr>
    <w:rPr>
      <w:rFonts w:ascii="Arial" w:hAnsi="Arial" w:cs="Arial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ommario3">
    <w:name w:val="toc 3"/>
    <w:basedOn w:val="Normale"/>
    <w:next w:val="Normale"/>
    <w:autoRedefine/>
    <w:uiPriority w:val="39"/>
    <w:unhideWhenUsed/>
    <w:rsid w:val="006C2D1D"/>
    <w:pPr>
      <w:spacing w:after="100"/>
      <w:ind w:left="440"/>
    </w:pPr>
  </w:style>
  <w:style w:type="paragraph" w:styleId="Corpotesto">
    <w:name w:val="Body Text"/>
    <w:basedOn w:val="Normale"/>
    <w:link w:val="CorpotestoCarattere"/>
    <w:qFormat/>
    <w:rsid w:val="00C55793"/>
    <w:pPr>
      <w:spacing w:after="120" w:line="240" w:lineRule="auto"/>
      <w:jc w:val="both"/>
    </w:pPr>
    <w:rPr>
      <w:rFonts w:ascii="Times New Roman" w:eastAsia="Times New Roman" w:hAnsi="Times New Roman" w:cs="Times New Roman"/>
      <w:sz w:val="24"/>
      <w:szCs w:val="24"/>
      <w:lang w:val="en-US" w:eastAsia="da-DK"/>
    </w:rPr>
  </w:style>
  <w:style w:type="character" w:customStyle="1" w:styleId="CorpotestoCarattere">
    <w:name w:val="Corpo testo Carattere"/>
    <w:basedOn w:val="Carpredefinitoparagrafo"/>
    <w:link w:val="Corpotesto"/>
    <w:rsid w:val="00C55793"/>
    <w:rPr>
      <w:rFonts w:ascii="Times New Roman" w:eastAsia="Times New Roman" w:hAnsi="Times New Roman" w:cs="Times New Roman"/>
      <w:sz w:val="24"/>
      <w:szCs w:val="24"/>
      <w:lang w:val="en-US" w:eastAsia="da-DK"/>
    </w:rPr>
  </w:style>
  <w:style w:type="paragraph" w:styleId="Didascalia">
    <w:name w:val="caption"/>
    <w:basedOn w:val="Normale"/>
    <w:next w:val="Normale"/>
    <w:uiPriority w:val="35"/>
    <w:unhideWhenUsed/>
    <w:qFormat/>
    <w:rsid w:val="00E7748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3A4163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3A4163"/>
    <w:rPr>
      <w:rFonts w:ascii="Segoe UI" w:hAnsi="Segoe UI" w:cs="Segoe UI"/>
      <w:sz w:val="18"/>
      <w:szCs w:val="18"/>
      <w:lang w:val="en-GB"/>
    </w:rPr>
  </w:style>
  <w:style w:type="character" w:styleId="Menzionenonrisolta">
    <w:name w:val="Unresolved Mention"/>
    <w:basedOn w:val="Carpredefinitoparagrafo"/>
    <w:uiPriority w:val="99"/>
    <w:semiHidden/>
    <w:unhideWhenUsed/>
    <w:rsid w:val="00B721AD"/>
    <w:rPr>
      <w:color w:val="605E5C"/>
      <w:shd w:val="clear" w:color="auto" w:fill="E1DFDD"/>
    </w:rPr>
  </w:style>
  <w:style w:type="character" w:styleId="Collegamentovisitato">
    <w:name w:val="FollowedHyperlink"/>
    <w:basedOn w:val="Carpredefinitoparagrafo"/>
    <w:uiPriority w:val="99"/>
    <w:semiHidden/>
    <w:unhideWhenUsed/>
    <w:rsid w:val="001D1DC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589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40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246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757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515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6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2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134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0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45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790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2.xml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9" Type="http://schemas.openxmlformats.org/officeDocument/2006/relationships/image" Target="media/image29.png"/><Relationship Id="rId21" Type="http://schemas.openxmlformats.org/officeDocument/2006/relationships/image" Target="media/image11.png"/><Relationship Id="rId34" Type="http://schemas.openxmlformats.org/officeDocument/2006/relationships/image" Target="media/image24.png"/><Relationship Id="rId42" Type="http://schemas.openxmlformats.org/officeDocument/2006/relationships/image" Target="media/image32.png"/><Relationship Id="rId47" Type="http://schemas.openxmlformats.org/officeDocument/2006/relationships/hyperlink" Target="http://softwaretestingfundamentals.com/unit-testing/" TargetMode="External"/><Relationship Id="rId50" Type="http://schemas.openxmlformats.org/officeDocument/2006/relationships/hyperlink" Target="https://en.wikipedia.org/wiki/Secure_Hash_Algorithms" TargetMode="External"/><Relationship Id="rId55" Type="http://schemas.openxmlformats.org/officeDocument/2006/relationships/hyperlink" Target="https://it.wikipedia.org/wiki/JavaScript_Object_Notation" TargetMode="Externa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9" Type="http://schemas.openxmlformats.org/officeDocument/2006/relationships/image" Target="media/image19.png"/><Relationship Id="rId11" Type="http://schemas.openxmlformats.org/officeDocument/2006/relationships/header" Target="header1.xml"/><Relationship Id="rId24" Type="http://schemas.openxmlformats.org/officeDocument/2006/relationships/image" Target="media/image14.png"/><Relationship Id="rId32" Type="http://schemas.openxmlformats.org/officeDocument/2006/relationships/image" Target="media/image22.png"/><Relationship Id="rId37" Type="http://schemas.openxmlformats.org/officeDocument/2006/relationships/image" Target="media/image27.png"/><Relationship Id="rId40" Type="http://schemas.openxmlformats.org/officeDocument/2006/relationships/image" Target="media/image30.png"/><Relationship Id="rId45" Type="http://schemas.openxmlformats.org/officeDocument/2006/relationships/hyperlink" Target="https://www.investopedia.com/terms/1/51-attack.asp" TargetMode="External"/><Relationship Id="rId53" Type="http://schemas.openxmlformats.org/officeDocument/2006/relationships/hyperlink" Target="https://it.wikipedia.org/wiki/Transport_Layer_Security" TargetMode="External"/><Relationship Id="rId58" Type="http://schemas.openxmlformats.org/officeDocument/2006/relationships/theme" Target="theme/theme1.xml"/><Relationship Id="rId5" Type="http://schemas.openxmlformats.org/officeDocument/2006/relationships/numbering" Target="numbering.xml"/><Relationship Id="rId19" Type="http://schemas.openxmlformats.org/officeDocument/2006/relationships/image" Target="media/image9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43" Type="http://schemas.openxmlformats.org/officeDocument/2006/relationships/hyperlink" Target="https://www.c-sharpcorner.com/article/building-a-blockchain-in-net-core-proof-of-work/" TargetMode="External"/><Relationship Id="rId48" Type="http://schemas.openxmlformats.org/officeDocument/2006/relationships/hyperlink" Target="https://insights.stackoverflow.com/survey/2019" TargetMode="External"/><Relationship Id="rId56" Type="http://schemas.openxmlformats.org/officeDocument/2006/relationships/hyperlink" Target="https://en.wikipedia.org/wiki/Kanban_(development)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www.accenture.com/us-en/insight-blockchain-technology-how-banks-building-real-time" TargetMode="External"/><Relationship Id="rId3" Type="http://schemas.openxmlformats.org/officeDocument/2006/relationships/customXml" Target="../customXml/item3.xml"/><Relationship Id="rId12" Type="http://schemas.openxmlformats.org/officeDocument/2006/relationships/footer" Target="footer1.xml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image" Target="media/image23.png"/><Relationship Id="rId38" Type="http://schemas.openxmlformats.org/officeDocument/2006/relationships/image" Target="media/image28.png"/><Relationship Id="rId46" Type="http://schemas.openxmlformats.org/officeDocument/2006/relationships/hyperlink" Target="https://blog.qualys.com/ssllabs/2012/09/14/crime-information-leakage-attack-against-ssltls" TargetMode="External"/><Relationship Id="rId20" Type="http://schemas.openxmlformats.org/officeDocument/2006/relationships/image" Target="media/image10.png"/><Relationship Id="rId41" Type="http://schemas.openxmlformats.org/officeDocument/2006/relationships/image" Target="media/image31.png"/><Relationship Id="rId54" Type="http://schemas.openxmlformats.org/officeDocument/2006/relationships/hyperlink" Target="https://blockgeeks.com/guides/smart-contracts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6.png"/><Relationship Id="rId49" Type="http://schemas.openxmlformats.org/officeDocument/2006/relationships/hyperlink" Target="https://www.geeksforgeeks.org/rsa-algorithm-cryptography/" TargetMode="External"/><Relationship Id="rId57" Type="http://schemas.openxmlformats.org/officeDocument/2006/relationships/fontTable" Target="fontTable.xml"/><Relationship Id="rId10" Type="http://schemas.openxmlformats.org/officeDocument/2006/relationships/endnotes" Target="endnotes.xml"/><Relationship Id="rId31" Type="http://schemas.openxmlformats.org/officeDocument/2006/relationships/image" Target="media/image21.png"/><Relationship Id="rId44" Type="http://schemas.openxmlformats.org/officeDocument/2006/relationships/hyperlink" Target="https://cointelegraph.com/news/private-blockchains-could-be-compatible-with-eu-privacy-rules-research-shows" TargetMode="External"/><Relationship Id="rId52" Type="http://schemas.openxmlformats.org/officeDocument/2006/relationships/hyperlink" Target="https://tools.ietf.org/html/rfc6455" TargetMode="Externa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3.emf"/><Relationship Id="rId2" Type="http://schemas.openxmlformats.org/officeDocument/2006/relationships/image" Target="media/image2.emf"/><Relationship Id="rId1" Type="http://schemas.openxmlformats.org/officeDocument/2006/relationships/image" Target="media/image1.em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-tema">
  <a:themeElements>
    <a:clrScheme name="Kont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ont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9E7C416E4093549895C6C2566A479FB" ma:contentTypeVersion="1" ma:contentTypeDescription="Create a new document." ma:contentTypeScope="" ma:versionID="7d0bd202bc8dc6f8eb93d5ac0eceb699">
  <xsd:schema xmlns:xsd="http://www.w3.org/2001/XMLSchema" xmlns:xs="http://www.w3.org/2001/XMLSchema" xmlns:p="http://schemas.microsoft.com/office/2006/metadata/properties" xmlns:ns1="http://schemas.microsoft.com/sharepoint/v3" targetNamespace="http://schemas.microsoft.com/office/2006/metadata/properties" ma:root="true" ma:fieldsID="ef2aa9ed40e72a78c3822fc753b43e87" ns1:_="">
    <xsd:import namespace="http://schemas.microsoft.com/sharepoint/v3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Scheduling Start Date" ma:description="" ma:hidden="true" ma:internalName="PublishingStartDate">
      <xsd:simpleType>
        <xsd:restriction base="dms:Unknown"/>
      </xsd:simpleType>
    </xsd:element>
    <xsd:element name="PublishingExpirationDate" ma:index="9" nillable="true" ma:displayName="Scheduling End Date" ma:description="" ma:hidden="true" ma:internalName="PublishingExpirationDat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>
  <b:Source>
    <b:Tag>Nat</b:Tag>
    <b:SourceType>Report</b:SourceType>
    <b:Guid>{FD74F6E0-8365-42B9-812E-9E81F9564E6D}</b:Guid>
    <b:Title>Scientific and Technical Reports -</b:Title>
    <b:Author>
      <b:Author>
        <b:Corporate>NISO</b:Corporate>
      </b:Author>
    </b:Author>
    <b:Year>2010</b:Year>
    <b:Publisher>National Information Standards Oganization</b:Publisher>
    <b:City>Baltimore</b:City>
    <b:RefOrder>2</b:RefOrder>
  </b:Source>
  <b:Source>
    <b:Tag>VIAon</b:Tag>
    <b:SourceType>Report</b:SourceType>
    <b:Guid>{A48F483B-3911-4639-89D6-9C11B74A3A53}</b:Guid>
    <b:Title>Confidential Student Reports</b:Title>
    <b:Year>in preparation</b:Year>
    <b:Author>
      <b:Author>
        <b:NameList>
          <b:Person>
            <b:Last>VIA Engineering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B3EBB357-DA60-469A-B5F2-E35DF6FD1B0D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customXml/itemProps2.xml><?xml version="1.0" encoding="utf-8"?>
<ds:datastoreItem xmlns:ds="http://schemas.openxmlformats.org/officeDocument/2006/customXml" ds:itemID="{36B18D59-688D-4806-A4EA-B7808C4D834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57CD7F8E-6C84-4BEE-9CF8-DE3DCD57EFE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24B2A744-5B6E-4071-96FA-3D622E49B7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1</TotalTime>
  <Pages>45</Pages>
  <Words>5730</Words>
  <Characters>32665</Characters>
  <Application>Microsoft Office Word</Application>
  <DocSecurity>0</DocSecurity>
  <Lines>272</Lines>
  <Paragraphs>76</Paragraphs>
  <ScaleCrop>false</ScaleCrop>
  <HeadingPairs>
    <vt:vector size="6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VIA University College</Company>
  <LinksUpToDate>false</LinksUpToDate>
  <CharactersWithSpaces>38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ren Mark Ramsay (LORA) | VIA</dc:creator>
  <cp:keywords/>
  <dc:description/>
  <cp:lastModifiedBy>Is d3vil401</cp:lastModifiedBy>
  <cp:revision>738</cp:revision>
  <dcterms:created xsi:type="dcterms:W3CDTF">2018-02-07T12:09:00Z</dcterms:created>
  <dcterms:modified xsi:type="dcterms:W3CDTF">2019-05-28T11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Remapped">
    <vt:lpwstr>true</vt:lpwstr>
  </property>
  <property fmtid="{D5CDD505-2E9C-101B-9397-08002B2CF9AE}" pid="3" name="ContentTypeId">
    <vt:lpwstr>0x01010009E7C416E4093549895C6C2566A479FB</vt:lpwstr>
  </property>
</Properties>
</file>